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r>
        <w:t>Ishrat Jahan Ananya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Hasan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FB11F7" w:rsidP="000012A4">
      <w:r>
        <w:t xml:space="preserve">Since their inception, the development of </w:t>
      </w:r>
      <w:r w:rsidR="009D20F2">
        <w:t>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 continue to use it reliably</w:t>
      </w:r>
      <w:r w:rsidR="00BA3C2A">
        <w:t xml:space="preserve"> in real applications</w:t>
      </w:r>
      <w:r w:rsidR="009D20F2">
        <w:t>. Hence, in this research, we have compared the readability, writability and reliability of six mainstream programming languages based on their characteristics. To verify the actuality of our findings, a survey was done to see how programmers and non-programmers jud</w:t>
      </w:r>
      <w:r w:rsidR="00BA3C2A">
        <w:t xml:space="preserve">ge the languages based on code snippets. Finally, experiments were carried out to see if there is a relation between the efficiency of a language and its readability, writability. </w:t>
      </w:r>
    </w:p>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EC2F27">
        <w:fldChar w:fldCharType="begin" w:fldLock="1"/>
      </w:r>
      <w:r w:rsidR="00EC2F27">
        <w:instrText>ADDIN CSL_CITATION {"citationItems":[{"id":"ITEM-1","itemData":{"author":[{"dropping-particle":"","family":"Rossum","given":"Guido","non-dropping-particle":"van","parse-names":false,"suffix":""}],"container-title":"CWI Report CS-R9526","id":"ITEM-1","issue":"CS-R9526","issued":{"date-parts":[["1995"]]},"page":"1-65","title":"Python tutorial, May 1995","type":"article-journal"},"uris":["http://www.mendeley.com/documents/?uuid=34e9a94a-8b86-4a2c-b01c-9b8aaa71aaf1"]}],"mendeley":{"formattedCitation":"[4]","plainTextFormattedCitation":"[4]","previouslyFormattedCitation":"[4]"},"properties":{"noteIndex":0},"schema":"https://github.com/citation-style-language/schema/raw/master/csl-citation.json"}</w:instrText>
      </w:r>
      <w:r w:rsidR="00EC2F27">
        <w:fldChar w:fldCharType="separate"/>
      </w:r>
      <w:r w:rsidR="00EC2F27" w:rsidRPr="00EC2F27">
        <w:rPr>
          <w:noProof/>
        </w:rPr>
        <w:t>[4]</w:t>
      </w:r>
      <w:r w:rsidR="00EC2F27">
        <w:fldChar w:fldCharType="end"/>
      </w:r>
      <w:r w:rsidR="00A7213E">
        <w:t xml:space="preserve">. </w:t>
      </w:r>
      <w:r w:rsidR="004040BA">
        <w:t>Indeed, the readability and writability of code h</w:t>
      </w:r>
      <w:r w:rsidR="00C42CAF">
        <w:t xml:space="preserve">olds great importance to all types of users, starting from non-programmers, novice programmers or even </w:t>
      </w:r>
      <w:r w:rsidR="00C42CAF">
        <w:lastRenderedPageBreak/>
        <w:t xml:space="preserve">experienced programmers. In today’s world, almost everyone has to deal with some type of programming or code. People with no experience in coding will not be comfortable in 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EC2F2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840177">
        <w:fldChar w:fldCharType="separate"/>
      </w:r>
      <w:r w:rsidR="00EC2F27" w:rsidRPr="00EC2F27">
        <w:rPr>
          <w:noProof/>
        </w:rPr>
        <w:t>[5]</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t>
      </w:r>
      <w:r w:rsidR="00B12BBA">
        <w:t>writability and reliability of 5</w:t>
      </w:r>
      <w:r>
        <w:t xml:space="preserve"> commonly used </w:t>
      </w:r>
      <w:r w:rsidR="00F23667">
        <w:t xml:space="preserve">imperative </w:t>
      </w:r>
      <w:r>
        <w:t>programming languages, which are C, C++,</w:t>
      </w:r>
      <w:r w:rsidR="00B12BBA">
        <w:t xml:space="preserve"> Java, JavaScript, Python, and 1 functional language, which is R</w:t>
      </w:r>
      <w:r w:rsidR="00F23667">
        <w:t>.</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B941C4" w:rsidP="00B941C4">
      <w:r>
        <w:t>For the purpose of this research we went with a more conventional assortment of algorithms and bits of code that are commonly employed. However, there are far more excruciating ways that accentuate the limits of what programming languages can output due to the way they were designed. I</w:t>
      </w:r>
      <w:r w:rsidR="00D236D3">
        <w:t>n a study,</w:t>
      </w:r>
      <w:r w:rsidR="00D236D3" w:rsidRPr="00D236D3">
        <w:t xml:space="preserve"> </w:t>
      </w:r>
      <w:proofErr w:type="spellStart"/>
      <w:r w:rsidR="00D236D3" w:rsidRPr="00D236D3">
        <w:t>Fourment</w:t>
      </w:r>
      <w:proofErr w:type="spellEnd"/>
      <w:r w:rsidR="00D236D3">
        <w:t xml:space="preserve"> et al. </w:t>
      </w:r>
      <w:r>
        <w:t>used standard bioinformatics programs- the Sellers algorithm, the Neighbor-Joining tree construction algorithm, and an algorithm for parsing Blast file outputs. They compared the memory usage and speed of execution implemented in 6 different programming languages. The results yielded C and C++ to be faster and use the least memory, however, Perl and Python were much more flexible compared to all the other languages. Whilst, C# appeared to be a bit of a compromise between the flexibility of Perl and Python and the efficient performan</w:t>
      </w:r>
      <w:r w:rsidR="007E2505">
        <w:t xml:space="preserve">ce of C and C++ </w:t>
      </w:r>
      <w:r w:rsidR="007E2505">
        <w:fldChar w:fldCharType="begin" w:fldLock="1"/>
      </w:r>
      <w:r w:rsidR="003B503D">
        <w:instrText>ADDIN CSL_CITATION {"citationItems":[{"id":"ITEM-1","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1","issued":{"date-parts":[["2008"]]},"page":"1-9","title":"A comparison of common programming languages used in bioinformatics","type":"article-journal","volume":"9"},"uris":["http://www.mendeley.com/documents/?uuid=7fb40ab1-0499-4cca-9d48-71327548b940"]}],"mendeley":{"formattedCitation":"[3]","plainTextFormattedCitation":"[3]","previouslyFormattedCitation":"[3]"},"properties":{"noteIndex":0},"schema":"https://github.com/citation-style-language/schema/raw/master/csl-citation.json"}</w:instrText>
      </w:r>
      <w:r w:rsidR="007E2505">
        <w:fldChar w:fldCharType="separate"/>
      </w:r>
      <w:r w:rsidR="007E2505" w:rsidRPr="007E2505">
        <w:rPr>
          <w:noProof/>
        </w:rPr>
        <w:t>[3]</w:t>
      </w:r>
      <w:r w:rsidR="007E2505">
        <w:fldChar w:fldCharType="end"/>
      </w:r>
      <w:r w:rsidR="007E2505">
        <w:t>.</w:t>
      </w:r>
      <w:r w:rsidR="00BB27B6">
        <w:t xml:space="preserve"> </w:t>
      </w:r>
      <w:r w:rsidR="003B503D">
        <w:t xml:space="preserve">In another work, </w:t>
      </w:r>
      <w:r w:rsidR="00E61E08" w:rsidRPr="00E61E08">
        <w:t>Bhattacharya</w:t>
      </w:r>
      <w:r w:rsidR="00E61E08">
        <w:t xml:space="preserve"> </w:t>
      </w:r>
      <w:r w:rsidRPr="00E61E08">
        <w:t>t</w:t>
      </w:r>
      <w:r>
        <w:t>ook a different approach in benchmarking the programming languages C and C++. They took in factors like developer competence and the whole development process in general. They conducted studies on statistical analysis on a set of long-lived, widely-used, and open source projects like Firebox, Blender, VLC, and MySQL, which already have a substantial amount of portions o</w:t>
      </w:r>
      <w:r w:rsidR="003B503D">
        <w:t xml:space="preserve">f development in C and C++ </w:t>
      </w:r>
      <w:r w:rsidR="003B503D">
        <w:fldChar w:fldCharType="begin" w:fldLock="1"/>
      </w:r>
      <w:r w:rsidR="00E61E08">
        <w:instrText>ADDIN CSL_CITATION {"citationItems":[{"id":"ITEM-1","itemData":{"ISBN":"9781450304450","author":[{"dropping-particle":"","family":"Bhattacharya","given":"Pamela","non-dropping-particle":"","parse-names":false,"suffix":""}],"container-title":"Methodology","id":"ITEM-1","issue":"2","issued":{"date-parts":[["0"]]},"page":"171-180","title":"Assessing Programming Language Impact on Development and Maintenance : A Study on C and C ++ Categories and Subject Descriptors","type":"article-journal"},"uris":["http://www.mendeley.com/documents/?uuid=114f4d17-8c79-4c78-a47c-bb126e2ecf6b"]}],"mendeley":{"formattedCitation":"[6]","plainTextFormattedCitation":"[6]","previouslyFormattedCitation":"[6]"},"properties":{"noteIndex":0},"schema":"https://github.com/citation-style-language/schema/raw/master/csl-citation.json"}</w:instrText>
      </w:r>
      <w:r w:rsidR="003B503D">
        <w:fldChar w:fldCharType="separate"/>
      </w:r>
      <w:r w:rsidR="003B503D" w:rsidRPr="003B503D">
        <w:rPr>
          <w:noProof/>
        </w:rPr>
        <w:t>[6]</w:t>
      </w:r>
      <w:r w:rsidR="003B503D">
        <w:fldChar w:fldCharType="end"/>
      </w:r>
      <w:r w:rsidR="003B503D">
        <w:t xml:space="preserve">. </w:t>
      </w:r>
      <w:r>
        <w:t xml:space="preserve">They found out that C++ yielded more reliable and better quality outcomes. In another literary article </w:t>
      </w:r>
      <w:r w:rsidR="00D31A32">
        <w:t xml:space="preserve">the researchers came up with an </w:t>
      </w:r>
      <w:r>
        <w:t>evaluation Framework and comparative analysis of th</w:t>
      </w:r>
      <w:r w:rsidR="00D31A32">
        <w:t xml:space="preserve">e widely used first programming </w:t>
      </w:r>
      <w:r w:rsidR="00BE2B7B">
        <w:t>languages. Farooq et al.</w:t>
      </w:r>
      <w:r>
        <w:t xml:space="preserve"> sought to glorify the importance of compu</w:t>
      </w:r>
      <w:r w:rsidR="00D31A32">
        <w:t xml:space="preserve">ter programming and its pivotal </w:t>
      </w:r>
      <w:r>
        <w:t>contribution to the computing curricula. The goal of the researc</w:t>
      </w:r>
      <w:r w:rsidR="00D31A32">
        <w:t xml:space="preserve">h was to find a way to evaluate </w:t>
      </w:r>
      <w:r>
        <w:t>the suitability of a programming language as an FPL(First progr</w:t>
      </w:r>
      <w:r w:rsidR="00E61E08">
        <w:t xml:space="preserve">amming language) </w:t>
      </w:r>
      <w:r w:rsidR="00E61E08">
        <w:fldChar w:fldCharType="begin" w:fldLock="1"/>
      </w:r>
      <w:r w:rsidR="00BE2B7B">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E61E08">
        <w:fldChar w:fldCharType="separate"/>
      </w:r>
      <w:r w:rsidR="00E61E08" w:rsidRPr="00E61E08">
        <w:rPr>
          <w:noProof/>
        </w:rPr>
        <w:t>[5]</w:t>
      </w:r>
      <w:r w:rsidR="00E61E08">
        <w:fldChar w:fldCharType="end"/>
      </w:r>
      <w:r w:rsidR="00D31A32">
        <w:t xml:space="preserve"> A similar </w:t>
      </w:r>
      <w:r>
        <w:t>study</w:t>
      </w:r>
      <w:r w:rsidR="00BE2B7B">
        <w:rPr>
          <w:color w:val="FF0000"/>
        </w:rPr>
        <w:t xml:space="preserve"> </w:t>
      </w:r>
      <w:r w:rsidR="00BE2B7B">
        <w:t xml:space="preserve">conducted by </w:t>
      </w:r>
      <w:r w:rsidR="00BE2B7B" w:rsidRPr="00BE2B7B">
        <w:t xml:space="preserve">David </w:t>
      </w:r>
      <w:proofErr w:type="spellStart"/>
      <w:r w:rsidR="00BE2B7B" w:rsidRPr="00BE2B7B">
        <w:t>Gries</w:t>
      </w:r>
      <w:proofErr w:type="spellEnd"/>
      <w:r>
        <w:t xml:space="preserve"> at the Computer Science Department of Cornell University discussed wha</w:t>
      </w:r>
      <w:r w:rsidR="00D31A32">
        <w:t xml:space="preserve">t should be </w:t>
      </w:r>
      <w:r>
        <w:t>taught in an introductory programming course and tied the readabilit</w:t>
      </w:r>
      <w:r w:rsidR="00D31A32">
        <w:t xml:space="preserve">y, writability, and reliability </w:t>
      </w:r>
      <w:r>
        <w:t>of dif</w:t>
      </w:r>
      <w:r w:rsidR="00BE2B7B">
        <w:t xml:space="preserve">ferent programming languages </w:t>
      </w:r>
      <w:r w:rsidR="00BE2B7B">
        <w:fldChar w:fldCharType="begin" w:fldLock="1"/>
      </w:r>
      <w:r w:rsidR="00BE2B7B">
        <w:instrText>ADDIN CSL_CITATION {"citationItems":[{"id":"ITEM-1","itemData":{"DOI":"10.1145/800183.810447","abstract":"An introductory course (and its successor) in programming should be concerned with three aspects of programming: I. How to solve problems, 2. How to describe an algorithmic solution to a problem, 3. How to verify that an algorithm is correct. i should like to discuss mainly the first two aspects. The third is just as important, but if the first two are carried out in a systematic fashion, the third is much easier than commonly supposed. (Note that the third step is not \"debugging,\" because the word \"debugging\" conveys the impression that errors are alright-that they are a natural phenomenon which, like flies in a house, must be found and swatted. If \"debugging\" was called \"getting rid of one's mistakes,\" I'm sure most programmers would change their attitude and work harder at producing a correct program initially.) I want to indicate what I feel is being taught as opposed to what should be taught. My main theme is, of course, structured programming, but I will discuss some other points. For example, I will outline a replacement for that crutch the computer industry has been using for so long, the flow chart. While my remarks are aimed at the instructors of introductory programming courses, I feel they are important to the whole programming profession. Let us begin with the first aspect of programming, problem solving.","author":[{"dropping-particle":"","family":"Gries","given":"David","non-dropping-particle":"","parse-names":false,"suffix":""}],"container-title":"Proceedings of the 4th SIGCSE Technical Symposium on Computer Science Education, SIGCSE 1974","id":"ITEM-1","issued":{"date-parts":[["1974"]]},"page":"81-89","title":"What should we teach in an introductory programming course?","type":"article-journal"},"uris":["http://www.mendeley.com/documents/?uuid=40316289-fc3e-4275-a2de-ded75ccab255"]}],"mendeley":{"formattedCitation":"[7]","plainTextFormattedCitation":"[7]"},"properties":{"noteIndex":0},"schema":"https://github.com/citation-style-language/schema/raw/master/csl-citation.json"}</w:instrText>
      </w:r>
      <w:r w:rsidR="00BE2B7B">
        <w:fldChar w:fldCharType="separate"/>
      </w:r>
      <w:r w:rsidR="00BE2B7B" w:rsidRPr="00BE2B7B">
        <w:rPr>
          <w:noProof/>
        </w:rPr>
        <w:t>[7]</w:t>
      </w:r>
      <w:r w:rsidR="00BE2B7B">
        <w:fldChar w:fldCharType="end"/>
      </w:r>
      <w:r w:rsidR="00BE2B7B">
        <w:t>.</w:t>
      </w:r>
      <w:r>
        <w:cr/>
      </w:r>
    </w:p>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lastRenderedPageBreak/>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rsidR="00EC2F2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t>Reliability</w:t>
      </w:r>
    </w:p>
    <w:p w:rsidR="00967EB9" w:rsidRDefault="00967EB9" w:rsidP="00967EB9">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 for Programming Reliability</w:t>
      </w:r>
      <w:r w:rsidRPr="00967EB9">
        <w:rPr>
          <w:i/>
          <w:iCs/>
        </w:rPr>
        <w:t>”</w:t>
      </w:r>
      <w:r w:rsidR="00EC2F27">
        <w:rPr>
          <w:i/>
          <w:iCs/>
        </w:rPr>
        <w:fldChar w:fldCharType="begin" w:fldLock="1"/>
      </w:r>
      <w:r w:rsidR="00BE2B7B">
        <w:rPr>
          <w:i/>
          <w:iCs/>
        </w:rPr>
        <w:instrText>ADDIN CSL_CITATION {"citationItems":[{"id":"ITEM-1","itemData":{"DOI":"10.1109/TSE.1975.6312838","ISSN":"00985589","abstract":"The language in which programs are written can have. a substantial effect on their reliability. This paper discusses the. design of programming languages to enhance reliability. It presents several general design principles, and then applies them to particular languages constructs. Since we can not logically prove the validity of such design principles, empirical evidence is needed to support or discredit them. Gannon has performed a major experiment to measure the effect of nine. specific language-design decisions in one context. Analysis of the frequency and persistence. of errors shows that several, decisions had a significant impact on reliability. Copyright © 1975 by The Institute of Electrical and Electronics Engineers, Inc.","author":[{"dropping-particle":"","family":"Gannon","given":"John D.","non-dropping-particle":"","parse-names":false,"suffix":""},{"dropping-particle":"","family":"Horning","given":"J. J.","non-dropping-particle":"","parse-names":false,"suffix":""}],"container-title":"IEEE Transactions on Software Engineering","id":"ITEM-1","issue":"2","issued":{"date-parts":[["1975"]]},"page":"179-191","title":"Language Design for Programming Reliability","type":"article-journal","volume":"SE-1"},"uris":["http://www.mendeley.com/documents/?uuid=679bb02d-e80b-49b4-ab81-17d25e01f291"]}],"mendeley":{"formattedCitation":"[8]","plainTextFormattedCitation":"[8]","previouslyFormattedCitation":"[7]"},"properties":{"noteIndex":0},"schema":"https://github.com/citation-style-language/schema/raw/master/csl-citation.json"}</w:instrText>
      </w:r>
      <w:r w:rsidR="00EC2F27">
        <w:rPr>
          <w:i/>
          <w:iCs/>
        </w:rPr>
        <w:fldChar w:fldCharType="separate"/>
      </w:r>
      <w:r w:rsidR="00BE2B7B" w:rsidRPr="00BE2B7B">
        <w:rPr>
          <w:iCs/>
          <w:noProof/>
        </w:rPr>
        <w:t>[8]</w:t>
      </w:r>
      <w:r w:rsidR="00EC2F27">
        <w:rPr>
          <w:i/>
          <w:iCs/>
        </w:rPr>
        <w:fldChar w:fldCharType="end"/>
      </w:r>
      <w:r w:rsidR="00EC2F27">
        <w:t xml:space="preserve"> w</w:t>
      </w:r>
      <w:r>
        <w:t xml:space="preserve">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r w:rsidR="0092195B">
        <w:fldChar w:fldCharType="begin"/>
      </w:r>
      <w:r w:rsidR="0092195B">
        <w:instrText xml:space="preserve"> SEQ Table \* ARABIC </w:instrText>
      </w:r>
      <w:r w:rsidR="0092195B">
        <w:fldChar w:fldCharType="separate"/>
      </w:r>
      <w:r w:rsidR="00B0408B">
        <w:rPr>
          <w:noProof/>
        </w:rPr>
        <w:t>1</w:t>
      </w:r>
      <w:r w:rsidR="0092195B">
        <w:rPr>
          <w:noProof/>
        </w:rPr>
        <w:fldChar w:fldCharType="end"/>
      </w:r>
      <w:r>
        <w:t xml:space="preserve"> Factors affecting Readability, Writability and Reliability</w:t>
      </w:r>
    </w:p>
    <w:tbl>
      <w:tblPr>
        <w:tblStyle w:val="ListTable6Colorful"/>
        <w:tblW w:w="0" w:type="auto"/>
        <w:tblLook w:val="0420" w:firstRow="1" w:lastRow="0" w:firstColumn="0" w:lastColumn="0" w:noHBand="0" w:noVBand="1"/>
      </w:tblPr>
      <w:tblGrid>
        <w:gridCol w:w="3116"/>
        <w:gridCol w:w="3117"/>
        <w:gridCol w:w="3117"/>
      </w:tblGrid>
      <w:tr w:rsidR="00C05512" w:rsidTr="009732CB">
        <w:trPr>
          <w:cnfStyle w:val="100000000000" w:firstRow="1" w:lastRow="0" w:firstColumn="0" w:lastColumn="0" w:oddVBand="0" w:evenVBand="0" w:oddHBand="0" w:evenHBand="0" w:firstRowFirstColumn="0" w:firstRowLastColumn="0" w:lastRowFirstColumn="0" w:lastRowLastColumn="0"/>
        </w:trPr>
        <w:tc>
          <w:tcPr>
            <w:tcW w:w="3116" w:type="dxa"/>
          </w:tcPr>
          <w:p w:rsidR="00C05512" w:rsidRDefault="00C05512" w:rsidP="00AB510D">
            <w:r>
              <w:t>Readability</w:t>
            </w:r>
          </w:p>
        </w:tc>
        <w:tc>
          <w:tcPr>
            <w:tcW w:w="3117" w:type="dxa"/>
          </w:tcPr>
          <w:p w:rsidR="00C05512" w:rsidRDefault="009207C9" w:rsidP="00AB510D">
            <w:r>
              <w:t>Writability</w:t>
            </w:r>
          </w:p>
        </w:tc>
        <w:tc>
          <w:tcPr>
            <w:tcW w:w="3117" w:type="dxa"/>
          </w:tcPr>
          <w:p w:rsidR="00C05512" w:rsidRDefault="00C40C19" w:rsidP="00AB510D">
            <w:r>
              <w:t>Reliabi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r w:rsidRPr="001142C5">
              <w:t xml:space="preserve">Simplicity </w:t>
            </w:r>
          </w:p>
        </w:tc>
        <w:tc>
          <w:tcPr>
            <w:tcW w:w="3117" w:type="dxa"/>
          </w:tcPr>
          <w:p w:rsidR="00C40C19" w:rsidRDefault="00C40C19" w:rsidP="00C40C19">
            <w:r>
              <w:t xml:space="preserve">Simplicity </w:t>
            </w:r>
          </w:p>
        </w:tc>
        <w:tc>
          <w:tcPr>
            <w:tcW w:w="3117" w:type="dxa"/>
          </w:tcPr>
          <w:p w:rsidR="00C40C19" w:rsidRDefault="00C40C19" w:rsidP="00C40C19">
            <w:r>
              <w:t xml:space="preserve">Simplicity </w:t>
            </w:r>
          </w:p>
        </w:tc>
      </w:tr>
      <w:tr w:rsidR="00C40C19" w:rsidTr="009732CB">
        <w:tc>
          <w:tcPr>
            <w:tcW w:w="3116" w:type="dxa"/>
          </w:tcPr>
          <w:p w:rsidR="00C40C19" w:rsidRPr="009732CB" w:rsidRDefault="00C40C19" w:rsidP="00C40C19">
            <w:r w:rsidRPr="009732CB">
              <w:t>Orthogonality</w:t>
            </w:r>
          </w:p>
        </w:tc>
        <w:tc>
          <w:tcPr>
            <w:tcW w:w="3117" w:type="dxa"/>
          </w:tcPr>
          <w:p w:rsidR="00C40C19" w:rsidRDefault="00C40C19" w:rsidP="00C40C19">
            <w:r>
              <w:t>Orthogonality</w:t>
            </w:r>
          </w:p>
        </w:tc>
        <w:tc>
          <w:tcPr>
            <w:tcW w:w="3117" w:type="dxa"/>
          </w:tcPr>
          <w:p w:rsidR="00C40C19" w:rsidRDefault="00C40C19" w:rsidP="00C40C19">
            <w:r>
              <w:t>Orthogona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C40C19" w:rsidP="00C40C19">
            <w:r w:rsidRPr="009732CB">
              <w:t>Data types</w:t>
            </w:r>
          </w:p>
        </w:tc>
        <w:tc>
          <w:tcPr>
            <w:tcW w:w="3117" w:type="dxa"/>
          </w:tcPr>
          <w:p w:rsidR="00C40C19" w:rsidRDefault="00C40C19" w:rsidP="00C40C19">
            <w:r>
              <w:t>Data types</w:t>
            </w:r>
          </w:p>
        </w:tc>
        <w:tc>
          <w:tcPr>
            <w:tcW w:w="3117" w:type="dxa"/>
          </w:tcPr>
          <w:p w:rsidR="00C40C19" w:rsidRDefault="00C40C19" w:rsidP="00C40C19">
            <w:r>
              <w:t>Data types</w:t>
            </w:r>
          </w:p>
        </w:tc>
      </w:tr>
      <w:tr w:rsidR="00C40C19" w:rsidTr="009732CB">
        <w:tc>
          <w:tcPr>
            <w:tcW w:w="3116" w:type="dxa"/>
          </w:tcPr>
          <w:p w:rsidR="00C40C19" w:rsidRPr="009732CB" w:rsidRDefault="00C40C19" w:rsidP="00C40C19">
            <w:r w:rsidRPr="009732CB">
              <w:t>Syntax design</w:t>
            </w:r>
          </w:p>
        </w:tc>
        <w:tc>
          <w:tcPr>
            <w:tcW w:w="3117" w:type="dxa"/>
          </w:tcPr>
          <w:p w:rsidR="00C40C19" w:rsidRDefault="00C40C19" w:rsidP="00C40C19">
            <w:r>
              <w:t>Syntax design</w:t>
            </w:r>
          </w:p>
        </w:tc>
        <w:tc>
          <w:tcPr>
            <w:tcW w:w="3117" w:type="dxa"/>
          </w:tcPr>
          <w:p w:rsidR="00C40C19" w:rsidRDefault="00C40C19" w:rsidP="00C40C19">
            <w:r>
              <w:t>Syntax design</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796036" w:rsidP="00C40C19">
            <w:r w:rsidRPr="009732CB">
              <w:t>Comment style</w:t>
            </w:r>
          </w:p>
        </w:tc>
        <w:tc>
          <w:tcPr>
            <w:tcW w:w="3117" w:type="dxa"/>
          </w:tcPr>
          <w:p w:rsidR="00C40C19" w:rsidRDefault="0065278F" w:rsidP="00C40C19">
            <w:r w:rsidRPr="00DD7EB7">
              <w:t>Variable naming conventions</w:t>
            </w:r>
          </w:p>
        </w:tc>
        <w:tc>
          <w:tcPr>
            <w:tcW w:w="3117" w:type="dxa"/>
          </w:tcPr>
          <w:p w:rsidR="00C40C19" w:rsidRDefault="00C40C19" w:rsidP="00C40C19">
            <w:r>
              <w:t>Support for abstraction</w:t>
            </w:r>
          </w:p>
        </w:tc>
      </w:tr>
      <w:tr w:rsidR="0065278F" w:rsidTr="009732CB">
        <w:tc>
          <w:tcPr>
            <w:tcW w:w="3116" w:type="dxa"/>
          </w:tcPr>
          <w:p w:rsidR="0065278F" w:rsidRPr="009732CB" w:rsidRDefault="0065278F" w:rsidP="0065278F">
            <w:r w:rsidRPr="009732CB">
              <w:t>Indentation/White spacing</w:t>
            </w:r>
          </w:p>
        </w:tc>
        <w:tc>
          <w:tcPr>
            <w:tcW w:w="3117" w:type="dxa"/>
          </w:tcPr>
          <w:p w:rsidR="0065278F" w:rsidRDefault="0065278F" w:rsidP="0065278F">
            <w:r>
              <w:t>Support for abstraction</w:t>
            </w:r>
          </w:p>
        </w:tc>
        <w:tc>
          <w:tcPr>
            <w:tcW w:w="3117" w:type="dxa"/>
          </w:tcPr>
          <w:p w:rsidR="0065278F" w:rsidRDefault="0065278F" w:rsidP="0065278F">
            <w:r>
              <w:t>Expressivity</w:t>
            </w:r>
          </w:p>
        </w:tc>
      </w:tr>
      <w:tr w:rsidR="0065278F"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65278F" w:rsidRPr="009732CB" w:rsidRDefault="0065278F" w:rsidP="0065278F">
            <w:r w:rsidRPr="009732CB">
              <w:t>Variable naming conventions</w:t>
            </w:r>
          </w:p>
        </w:tc>
        <w:tc>
          <w:tcPr>
            <w:tcW w:w="3117" w:type="dxa"/>
          </w:tcPr>
          <w:p w:rsidR="0065278F" w:rsidRDefault="0065278F" w:rsidP="0065278F">
            <w:r>
              <w:t>Expressivity</w:t>
            </w:r>
          </w:p>
        </w:tc>
        <w:tc>
          <w:tcPr>
            <w:tcW w:w="3117" w:type="dxa"/>
          </w:tcPr>
          <w:p w:rsidR="0065278F" w:rsidRDefault="0065278F" w:rsidP="0065278F">
            <w:r>
              <w:t>Type checking</w:t>
            </w:r>
          </w:p>
        </w:tc>
      </w:tr>
      <w:tr w:rsidR="0065278F" w:rsidTr="009732CB">
        <w:tc>
          <w:tcPr>
            <w:tcW w:w="3116" w:type="dxa"/>
          </w:tcPr>
          <w:p w:rsidR="0065278F" w:rsidRPr="001142C5" w:rsidRDefault="0065278F" w:rsidP="0065278F">
            <w:pPr>
              <w:rPr>
                <w:b/>
                <w:bCs/>
              </w:rPr>
            </w:pPr>
          </w:p>
        </w:tc>
        <w:tc>
          <w:tcPr>
            <w:tcW w:w="3117" w:type="dxa"/>
          </w:tcPr>
          <w:p w:rsidR="0065278F" w:rsidRPr="00DD7EB7" w:rsidRDefault="0065278F" w:rsidP="0065278F"/>
        </w:tc>
        <w:tc>
          <w:tcPr>
            <w:tcW w:w="3117" w:type="dxa"/>
          </w:tcPr>
          <w:p w:rsidR="0065278F" w:rsidRDefault="0065278F" w:rsidP="0065278F">
            <w:r>
              <w:t>Exception handling</w:t>
            </w:r>
          </w:p>
        </w:tc>
      </w:tr>
      <w:tr w:rsidR="0065278F"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65278F" w:rsidRPr="001142C5" w:rsidRDefault="0065278F" w:rsidP="0065278F">
            <w:pPr>
              <w:rPr>
                <w:b/>
                <w:bCs/>
              </w:rPr>
            </w:pPr>
          </w:p>
        </w:tc>
        <w:tc>
          <w:tcPr>
            <w:tcW w:w="3117" w:type="dxa"/>
          </w:tcPr>
          <w:p w:rsidR="0065278F" w:rsidRDefault="0065278F" w:rsidP="0065278F"/>
        </w:tc>
        <w:tc>
          <w:tcPr>
            <w:tcW w:w="3117" w:type="dxa"/>
          </w:tcPr>
          <w:p w:rsidR="0065278F" w:rsidRDefault="0065278F" w:rsidP="0065278F">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CB454C" w:rsidRDefault="00662821" w:rsidP="00CE3071">
      <w:pPr>
        <w:pStyle w:val="ListParagraph"/>
      </w:pPr>
      <w:r>
        <w:t>S</w:t>
      </w:r>
      <w:r w:rsidR="00133062">
        <w:t xml:space="preserve">implicity of a language is exactly what the term suggests, and there are many factors that affect simplicity of a language. Firstly, </w:t>
      </w:r>
      <w:r>
        <w:t xml:space="preserve">the complexity and size of the language constructs of a programming </w:t>
      </w:r>
      <w:r>
        <w:lastRenderedPageBreak/>
        <w:t>language</w:t>
      </w:r>
      <w:r w:rsidR="00133062">
        <w:t xml:space="preserve"> affect its simplicity</w:t>
      </w:r>
      <w:r>
        <w:t xml:space="preserve">. Languages that have </w:t>
      </w:r>
      <w:r w:rsidR="001D53E3">
        <w:t xml:space="preserve">a large number of </w:t>
      </w:r>
      <w:r w:rsidR="008C14F7">
        <w:t xml:space="preserve">basic syntaxes </w:t>
      </w:r>
      <w:r w:rsidR="001D53E3">
        <w:t xml:space="preserve">are often difficult to learn, </w:t>
      </w:r>
      <w:r w:rsidR="006B56AB">
        <w:t>and</w:t>
      </w:r>
      <w:r w:rsidR="00A23876">
        <w:t xml:space="preserve"> often they are not fully mastered by a programmer</w:t>
      </w:r>
      <w:r w:rsidR="00CE3071">
        <w:t xml:space="preserve">. </w:t>
      </w:r>
      <w:r w:rsidR="006B56AB">
        <w:t xml:space="preserve">This poses as a problem when </w:t>
      </w:r>
      <w:r w:rsidR="00536412">
        <w:t>a reader faces constructs</w:t>
      </w:r>
      <w:r w:rsidR="00A23876">
        <w:t xml:space="preserve"> they are</w:t>
      </w:r>
      <w:r w:rsidR="006B56AB">
        <w:t xml:space="preserve"> n</w:t>
      </w:r>
      <w:r w:rsidR="00A23876">
        <w:t>ot familiar with</w:t>
      </w:r>
      <w:r w:rsidR="00C15A31">
        <w:t xml:space="preserve"> and finds the code unreadable</w:t>
      </w:r>
      <w:r w:rsidR="00A23876">
        <w:t xml:space="preserve">, even though they might be an expert with a </w:t>
      </w:r>
      <w:r w:rsidR="00C15A31">
        <w:t xml:space="preserve">different </w:t>
      </w:r>
      <w:r w:rsidR="00A23876">
        <w:t>subset of</w:t>
      </w:r>
      <w:r w:rsidR="00C15A31">
        <w:t xml:space="preserve"> the language</w:t>
      </w:r>
      <w:r w:rsidR="008450CC">
        <w:t xml:space="preserve"> </w:t>
      </w:r>
      <w:r w:rsidR="008450CC">
        <w:fldChar w:fldCharType="begin" w:fldLock="1"/>
      </w:r>
      <w:r w:rsidR="009C193D">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r w:rsidR="00C15A31">
        <w:t xml:space="preserve">. </w:t>
      </w:r>
      <w:r w:rsidR="00A23876">
        <w:t xml:space="preserve"> </w:t>
      </w:r>
    </w:p>
    <w:p w:rsidR="00CE3071" w:rsidRDefault="00CE3071" w:rsidP="00CE3071">
      <w:pPr>
        <w:pStyle w:val="ListParagraph"/>
      </w:pPr>
    </w:p>
    <w:p w:rsidR="00C15A31" w:rsidRDefault="0056419F" w:rsidP="00CB454C">
      <w:pPr>
        <w:pStyle w:val="ListParagraph"/>
      </w:pPr>
      <w:r>
        <w:t>Another issue that reduces sim</w:t>
      </w:r>
      <w:r w:rsidR="0010333B">
        <w:t>plicity of a language is feature multiplicity. When the same task can be carried out in multiple ways using different syntax, the language is said to have high feature multiplicity</w:t>
      </w:r>
      <w:r w:rsidR="00CE3071">
        <w:t>;</w:t>
      </w:r>
      <w:r w:rsidR="0010333B">
        <w:t xml:space="preserve"> </w:t>
      </w:r>
      <w:r w:rsidR="00CE3071">
        <w:t>t</w:t>
      </w:r>
      <w:r w:rsidR="0010333B">
        <w:t>his</w:t>
      </w:r>
      <w:r w:rsidR="00703DF1">
        <w:t xml:space="preserve"> makes the language more complex as someone who is habituated to using one, will have a</w:t>
      </w:r>
      <w:r w:rsidR="00CE3071">
        <w:t xml:space="preserve"> hard time understanding the other</w:t>
      </w:r>
      <w:r w:rsidR="00703DF1">
        <w:t>.</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p>
    <w:p w:rsidR="00FD5B64" w:rsidRDefault="00FD5B64" w:rsidP="00CB454C">
      <w:pPr>
        <w:pStyle w:val="ListParagraph"/>
      </w:pPr>
    </w:p>
    <w:p w:rsidR="00FD5B64" w:rsidRDefault="00FD5B64" w:rsidP="00CB454C">
      <w:pPr>
        <w:pStyle w:val="ListParagraph"/>
      </w:pPr>
      <w:r>
        <w:t>Operator overloading</w:t>
      </w:r>
      <w:r w:rsidR="00CE3071">
        <w:t xml:space="preserve"> </w:t>
      </w:r>
      <w:r w:rsidR="00AF4C91">
        <w:t>also increases the complexity of a language. While it is usually seen as an increase in flexibility</w:t>
      </w:r>
      <w:r w:rsidR="00AF7858">
        <w:t>, it also creates the possibility for users to create operations that do not align with the function’s original meaning or is distinctly different from it. For example, a user might define a function subtract using the “+”, and that is possible throu</w:t>
      </w:r>
      <w:r w:rsidR="009732CB">
        <w:t>gh operator overloading. Hence</w:t>
      </w:r>
      <w:r w:rsidR="00AF7858">
        <w:t xml:space="preserve"> this</w:t>
      </w:r>
      <w:r w:rsidR="009732CB">
        <w:t xml:space="preserve"> will</w:t>
      </w:r>
      <w:r w:rsidR="00AF7858">
        <w:t xml:space="preserve"> greatly confuse the reader or future contrib</w:t>
      </w:r>
      <w:r w:rsidR="009732CB">
        <w:t>utor,</w:t>
      </w:r>
      <w:r w:rsidR="00AF7858">
        <w:t xml:space="preserve"> immensely </w:t>
      </w:r>
      <w:r w:rsidR="009732CB">
        <w:t xml:space="preserve">reducing </w:t>
      </w:r>
      <w:r w:rsidR="00AF7858">
        <w:t>the readabilit</w:t>
      </w:r>
      <w:r w:rsidR="009732CB">
        <w:t>y.</w:t>
      </w:r>
      <w:r w:rsidR="00683D37">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683D37">
        <w:fldChar w:fldCharType="separate"/>
      </w:r>
      <w:r w:rsidR="00683D37" w:rsidRPr="00683D37">
        <w:rPr>
          <w:noProof/>
        </w:rPr>
        <w:t>[1]</w:t>
      </w:r>
      <w:r w:rsidR="00683D37">
        <w:fldChar w:fldCharType="end"/>
      </w:r>
    </w:p>
    <w:p w:rsidR="009732CB" w:rsidRDefault="009732CB" w:rsidP="00CB454C">
      <w:pPr>
        <w:pStyle w:val="ListParagraph"/>
      </w:pPr>
    </w:p>
    <w:p w:rsidR="00A059FB" w:rsidRDefault="00A059FB" w:rsidP="00A059FB">
      <w:pPr>
        <w:pStyle w:val="ListParagraph"/>
        <w:numPr>
          <w:ilvl w:val="0"/>
          <w:numId w:val="1"/>
        </w:numPr>
      </w:pPr>
      <w:r>
        <w:t>Orthogonality:</w:t>
      </w:r>
    </w:p>
    <w:p w:rsidR="009732CB" w:rsidRDefault="00D83FB0" w:rsidP="009732CB">
      <w:pPr>
        <w:pStyle w:val="ListParagraph"/>
      </w:pPr>
      <w:r>
        <w:t xml:space="preserve">The orthogonality of a language can be defined in two ways. One, </w:t>
      </w:r>
      <w:r w:rsidR="007A0DE7">
        <w:t>it</w:t>
      </w:r>
      <w:r w:rsidR="00C272BD">
        <w:t xml:space="preserve"> is the concept of one operation doing only one task at a time and not affecting </w:t>
      </w:r>
      <w:r w:rsidR="009C193D">
        <w:t>any other variable or condition</w:t>
      </w:r>
      <w:r w:rsidR="00B30F0D">
        <w:t xml:space="preserve"> </w:t>
      </w:r>
      <w:r w:rsidR="009C193D">
        <w:fldChar w:fldCharType="begin" w:fldLock="1"/>
      </w:r>
      <w:r w:rsidR="00BE2B7B">
        <w:instrText>ADDIN CSL_CITATION {"citationItems":[{"id":"ITEM-1","itemData":{"ISBN":"0131429019","abstract":"The Art of UNIX Programming poses the belief that understanding the unwritten UNIX engineering tradition and mastering its design patterns will help programmers of all stripes to become better programmers. This book attempts to capture the engineering wisdom and design philosophy of the UNIX, Linux, and Open Source software development community as it has evolved over the past three decades, and as it is applied today by the most experienced programmers. Eric Raymond offers the next generation of \"hackers\" the unique opportunity to learn the connection between UNIX philosophy and practice through careful case studies of the very best UNIX/Linux programs.","author":[{"dropping-particle":"","family":"Raymond","given":"E.S.","non-dropping-particle":"","parse-names":false,"suffix":""}],"container-title":"The art of UNIX programming","id":"ITEM-1","issued":{"date-parts":[["2003"]]},"page":"560","title":"UNIX Philosophy","type":"article-journal"},"uris":["http://www.mendeley.com/documents/?uuid=6c37e08b-c955-488a-b140-11ea2641cc17"]}],"mendeley":{"formattedCitation":"[9]","plainTextFormattedCitation":"[9]","previouslyFormattedCitation":"[8]"},"properties":{"noteIndex":0},"schema":"https://github.com/citation-style-language/schema/raw/master/csl-citation.json"}</w:instrText>
      </w:r>
      <w:r w:rsidR="009C193D">
        <w:fldChar w:fldCharType="separate"/>
      </w:r>
      <w:r w:rsidR="00BE2B7B" w:rsidRPr="00BE2B7B">
        <w:rPr>
          <w:noProof/>
        </w:rPr>
        <w:t>[9]</w:t>
      </w:r>
      <w:r w:rsidR="009C193D">
        <w:fldChar w:fldCharType="end"/>
      </w:r>
      <w:r w:rsidR="009C193D">
        <w:t>, in other words, there is no side effect of the operation</w:t>
      </w:r>
      <w:r w:rsidR="0044491E">
        <w:t xml:space="preserve"> and there is only one way to do the operation. Another </w:t>
      </w:r>
      <w:r w:rsidR="003108AC">
        <w:t xml:space="preserve">definition is that, </w:t>
      </w:r>
      <w:r w:rsidR="00B84452">
        <w:t xml:space="preserve">all language constructs are independent of each other, hence they can be logically combined together to </w:t>
      </w:r>
      <w:r w:rsidR="001569B4">
        <w:t xml:space="preserve">control and make data structures as necessary </w:t>
      </w:r>
      <w:r w:rsidR="001569B4">
        <w:fldChar w:fldCharType="begin" w:fldLock="1"/>
      </w:r>
      <w:r w:rsidR="009652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569B4">
        <w:fldChar w:fldCharType="separate"/>
      </w:r>
      <w:r w:rsidR="001569B4" w:rsidRPr="001569B4">
        <w:rPr>
          <w:noProof/>
        </w:rPr>
        <w:t>[1]</w:t>
      </w:r>
      <w:r w:rsidR="001569B4">
        <w:fldChar w:fldCharType="end"/>
      </w:r>
      <w:r w:rsidR="00FB22C7">
        <w:t>. If the constructs are independent of each other, they will not behave differently in different contexts. Hence, languages that have context-dependent syntax are not orthogonal</w:t>
      </w:r>
      <w:r w:rsidR="00B30F0D">
        <w:t xml:space="preserve">. Moreover, languages that have many exceptions in rules, such as return types or parameter passing, are not orthogonal. </w:t>
      </w:r>
    </w:p>
    <w:p w:rsidR="00B30F0D" w:rsidRDefault="00B30F0D" w:rsidP="009732CB">
      <w:pPr>
        <w:pStyle w:val="ListParagraph"/>
      </w:pPr>
    </w:p>
    <w:p w:rsidR="00A059FB" w:rsidRDefault="00A059FB" w:rsidP="00A059FB">
      <w:pPr>
        <w:pStyle w:val="ListParagraph"/>
        <w:numPr>
          <w:ilvl w:val="0"/>
          <w:numId w:val="1"/>
        </w:numPr>
      </w:pPr>
      <w:r>
        <w:t>Data types:</w:t>
      </w:r>
    </w:p>
    <w:p w:rsidR="00B30F0D" w:rsidRDefault="00965203" w:rsidP="00B30F0D">
      <w:pPr>
        <w:pStyle w:val="ListParagraph"/>
      </w:pPr>
      <w:r>
        <w:t xml:space="preserve">There should sufficient numbers of data types present in the language such that all types and sizes of data can be accurately represented and stored in the memory </w:t>
      </w:r>
      <w:r>
        <w:fldChar w:fldCharType="begin" w:fldLock="1"/>
      </w:r>
      <w:r w:rsidR="00E0254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965203">
        <w:rPr>
          <w:noProof/>
        </w:rPr>
        <w:t>[1]</w:t>
      </w:r>
      <w:r>
        <w:fldChar w:fldCharType="end"/>
      </w:r>
      <w:r>
        <w:t>.</w:t>
      </w:r>
      <w:r w:rsidR="00480D61">
        <w:t xml:space="preserve"> Some languages do not have a primitive data type for string or Boolean, and this often reduces the readability and writability of the language as these variables have to be expressed as something they are not.</w:t>
      </w:r>
    </w:p>
    <w:p w:rsidR="00965203" w:rsidRDefault="00965203" w:rsidP="00B30F0D">
      <w:pPr>
        <w:pStyle w:val="ListParagraph"/>
      </w:pPr>
    </w:p>
    <w:p w:rsidR="0031142E" w:rsidRDefault="00A059FB" w:rsidP="0031142E">
      <w:pPr>
        <w:pStyle w:val="ListParagraph"/>
        <w:numPr>
          <w:ilvl w:val="0"/>
          <w:numId w:val="1"/>
        </w:numPr>
      </w:pPr>
      <w:r>
        <w:t>Syntax design:</w:t>
      </w:r>
    </w:p>
    <w:p w:rsidR="0031142E" w:rsidRDefault="0031142E" w:rsidP="0031142E">
      <w:pPr>
        <w:pStyle w:val="ListParagraph"/>
      </w:pPr>
      <w:r>
        <w:t>Syntax is essentially the building blocks of a language. Logical syntax that reflect their purpose clearly is an obvious aid to readability.</w:t>
      </w:r>
      <w:r w:rsidR="00770D92">
        <w:t xml:space="preserve"> Another point to consider is the way c</w:t>
      </w:r>
      <w:r w:rsidR="00CF705A">
        <w:t>ompound statements are designed. In many languages, compound statements or statement groups are not easily readable as it is hard to judge the hierarchies of the statements, and where they began/end.</w:t>
      </w:r>
      <w:r w:rsidR="00E02547">
        <w:t xml:space="preserve"> </w:t>
      </w:r>
    </w:p>
    <w:p w:rsidR="007F2555" w:rsidRDefault="007F2555" w:rsidP="0031142E">
      <w:pPr>
        <w:pStyle w:val="ListParagraph"/>
      </w:pPr>
    </w:p>
    <w:p w:rsidR="00662821" w:rsidRDefault="00662821" w:rsidP="00A059FB">
      <w:pPr>
        <w:pStyle w:val="ListParagraph"/>
        <w:numPr>
          <w:ilvl w:val="0"/>
          <w:numId w:val="1"/>
        </w:numPr>
      </w:pPr>
      <w:r>
        <w:t>Comment style:</w:t>
      </w:r>
    </w:p>
    <w:p w:rsidR="00E02547" w:rsidRDefault="00BF2871" w:rsidP="00BF2871">
      <w:pPr>
        <w:pStyle w:val="ListParagraph"/>
      </w:pPr>
      <w:r>
        <w:t>Comments make a code re</w:t>
      </w:r>
      <w:r w:rsidR="00E02547">
        <w:t>adable as they usually describe</w:t>
      </w:r>
      <w:r>
        <w:t xml:space="preserve"> what is happening in the code and </w:t>
      </w:r>
      <w:r w:rsidR="00E02547">
        <w:t>its</w:t>
      </w:r>
      <w:r>
        <w:t xml:space="preserve"> purpose. However,</w:t>
      </w:r>
      <w:r w:rsidR="00E02547">
        <w:t xml:space="preserve"> how these comments are structured affect</w:t>
      </w:r>
      <w:r>
        <w:t xml:space="preserve"> reliability as well</w:t>
      </w:r>
      <w:r w:rsidR="002B4D26">
        <w:t>. The</w:t>
      </w:r>
      <w:r w:rsidR="00E02547">
        <w:t>re are mainly 2</w:t>
      </w:r>
      <w:r w:rsidR="002B4D26">
        <w:t xml:space="preserve"> types of comments</w:t>
      </w:r>
      <w:r w:rsidR="00E02547">
        <w:t xml:space="preserve">: single line comment and multi-line comment/ block comment. </w:t>
      </w:r>
      <w:r w:rsidR="002B4D26">
        <w:t>Among programmers, it is</w:t>
      </w:r>
      <w:r w:rsidR="00E02547">
        <w:t xml:space="preserve">  general consensus that single line comments are more readable than block comment, as it often becomes difficult to understand where the comment stops and code starts again, especially if someone is using a non-color coded environment </w:t>
      </w:r>
      <w:r w:rsidR="00E02547">
        <w:fldChar w:fldCharType="begin" w:fldLock="1"/>
      </w:r>
      <w:r w:rsidR="00B64EC5">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E02547">
        <w:fldChar w:fldCharType="separate"/>
      </w:r>
      <w:r w:rsidR="00E02547" w:rsidRPr="00E02547">
        <w:rPr>
          <w:noProof/>
        </w:rPr>
        <w:t>[5]</w:t>
      </w:r>
      <w:r w:rsidR="00E02547">
        <w:fldChar w:fldCharType="end"/>
      </w:r>
      <w:r w:rsidR="00E02547">
        <w:t>.</w:t>
      </w:r>
    </w:p>
    <w:p w:rsidR="00BF2871" w:rsidRDefault="002B4D26" w:rsidP="00BF2871">
      <w:pPr>
        <w:pStyle w:val="ListParagraph"/>
      </w:pPr>
      <w:r>
        <w:t xml:space="preserve"> </w:t>
      </w:r>
    </w:p>
    <w:p w:rsidR="00662821" w:rsidRDefault="00662821" w:rsidP="00A059FB">
      <w:pPr>
        <w:pStyle w:val="ListParagraph"/>
        <w:numPr>
          <w:ilvl w:val="0"/>
          <w:numId w:val="1"/>
        </w:numPr>
      </w:pPr>
      <w:r>
        <w:t>Indentation/White spacing:</w:t>
      </w:r>
    </w:p>
    <w:p w:rsidR="004B3768" w:rsidRDefault="004B3768" w:rsidP="00BE2491">
      <w:pPr>
        <w:pStyle w:val="ListParagraph"/>
        <w:spacing w:line="228" w:lineRule="auto"/>
      </w:pPr>
      <w:r>
        <w:t>White spacin</w:t>
      </w:r>
      <w:r w:rsidR="00500C1E">
        <w:t>g, or gaps in between lines of code</w:t>
      </w:r>
      <w:r>
        <w:t xml:space="preserve">, are treated differently in different languages. In some languages, white spaces are simply disregarded and no indentation is needed for the code to function </w:t>
      </w:r>
      <w:r>
        <w:lastRenderedPageBreak/>
        <w:t>properly.</w:t>
      </w:r>
      <w:r w:rsidR="00FB3B30">
        <w:t xml:space="preserve"> However, indented code is far more readable than non-indented code, as the indentations make the hierarchy of compound statements much more apparent. Therefore, languages that enforce indentation for loops or conditional statements, have much better readability. </w:t>
      </w:r>
      <w:r w:rsidR="00D238EE">
        <w:t xml:space="preserve">Languages that enforce every new instruction to be on a new line are also more readable. </w:t>
      </w:r>
    </w:p>
    <w:p w:rsidR="00D238EE" w:rsidRDefault="00D238EE" w:rsidP="004B3768">
      <w:pPr>
        <w:pStyle w:val="ListParagraph"/>
      </w:pPr>
    </w:p>
    <w:p w:rsidR="00662821" w:rsidRDefault="00662821" w:rsidP="00A059FB">
      <w:pPr>
        <w:pStyle w:val="ListParagraph"/>
        <w:numPr>
          <w:ilvl w:val="0"/>
          <w:numId w:val="1"/>
        </w:numPr>
      </w:pPr>
      <w:r>
        <w:t>Variable naming conventions:</w:t>
      </w:r>
    </w:p>
    <w:p w:rsidR="00802686" w:rsidRDefault="00802686" w:rsidP="00802686">
      <w:pPr>
        <w:pStyle w:val="ListParagraph"/>
      </w:pPr>
      <w:r>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p>
    <w:p w:rsidR="00802686" w:rsidRDefault="00802686" w:rsidP="00802686">
      <w:pPr>
        <w:pStyle w:val="ListParagraph"/>
      </w:pPr>
    </w:p>
    <w:p w:rsidR="00A059FB" w:rsidRDefault="00A059FB" w:rsidP="00A059FB">
      <w:pPr>
        <w:pStyle w:val="ListParagraph"/>
        <w:numPr>
          <w:ilvl w:val="0"/>
          <w:numId w:val="1"/>
        </w:numPr>
      </w:pPr>
      <w:r>
        <w:t>Support for abstraction:</w:t>
      </w:r>
    </w:p>
    <w:p w:rsidR="00276193" w:rsidRDefault="00153428" w:rsidP="00276193">
      <w:pPr>
        <w:pStyle w:val="ListParagraph"/>
      </w:pPr>
      <w:r>
        <w:t xml:space="preserve">When it comes to readability and writability, support for abstraction is paramount. </w:t>
      </w:r>
      <w:r w:rsidR="00CD33D2">
        <w:t xml:space="preserve">Using classes to </w:t>
      </w:r>
      <w:r w:rsidR="00DF25A0">
        <w:t xml:space="preserve">encapsulate elements of an object, using functions to declare procedures only once and use them multiple times, all contribute to making the code readable and cluster-free. </w:t>
      </w:r>
    </w:p>
    <w:p w:rsidR="00DF25A0" w:rsidRDefault="00DF25A0" w:rsidP="00276193">
      <w:pPr>
        <w:pStyle w:val="ListParagraph"/>
      </w:pPr>
    </w:p>
    <w:p w:rsidR="00A059FB" w:rsidRDefault="00A059FB" w:rsidP="00A059FB">
      <w:pPr>
        <w:pStyle w:val="ListParagraph"/>
        <w:numPr>
          <w:ilvl w:val="0"/>
          <w:numId w:val="1"/>
        </w:numPr>
      </w:pPr>
      <w:r>
        <w:t>Expressivity:</w:t>
      </w:r>
    </w:p>
    <w:p w:rsidR="00DF25A0" w:rsidRDefault="00DF25A0" w:rsidP="00DF25A0">
      <w:pPr>
        <w:pStyle w:val="ListParagraph"/>
      </w:pPr>
      <w:r>
        <w:t>Expressivity refers to the powe</w:t>
      </w:r>
      <w:r w:rsidR="00ED5002">
        <w:t xml:space="preserve">r of a language by which it can express complex procedures using short notation or fewer lines of code. This in turn leads to a bigger number </w:t>
      </w:r>
      <w:r w:rsidR="00972C14">
        <w:t>of constructs in the code, some of which are quite powerful and</w:t>
      </w:r>
      <w:r w:rsidR="00C628CC">
        <w:t xml:space="preserve"> hence might reduce the overall simplicity of the code. However, fewer lines of code usually reduce the time needed for a reader to understand it</w:t>
      </w:r>
      <w:r w:rsidR="00B64EC5">
        <w:t xml:space="preserve"> </w:t>
      </w:r>
      <w:r w:rsidR="00B64EC5">
        <w:fldChar w:fldCharType="begin" w:fldLock="1"/>
      </w:r>
      <w:r w:rsidR="007E7C24">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B64EC5">
        <w:fldChar w:fldCharType="separate"/>
      </w:r>
      <w:r w:rsidR="00B64EC5" w:rsidRPr="00B64EC5">
        <w:rPr>
          <w:noProof/>
        </w:rPr>
        <w:t>[1]</w:t>
      </w:r>
      <w:r w:rsidR="00B64EC5">
        <w:fldChar w:fldCharType="end"/>
      </w:r>
      <w:r w:rsidR="00C628CC">
        <w:t>.</w:t>
      </w:r>
      <w:r w:rsidR="00B64EC5">
        <w:t xml:space="preserve"> </w:t>
      </w:r>
    </w:p>
    <w:p w:rsidR="00C628CC" w:rsidRDefault="00C628CC" w:rsidP="00DF25A0">
      <w:pPr>
        <w:pStyle w:val="ListParagraph"/>
      </w:pPr>
    </w:p>
    <w:p w:rsidR="00A059FB" w:rsidRDefault="00A059FB" w:rsidP="00A059FB">
      <w:pPr>
        <w:pStyle w:val="ListParagraph"/>
        <w:numPr>
          <w:ilvl w:val="0"/>
          <w:numId w:val="1"/>
        </w:numPr>
      </w:pPr>
      <w:r>
        <w:t>Type chec</w:t>
      </w:r>
      <w:r w:rsidR="006D672D">
        <w:t>king:</w:t>
      </w:r>
    </w:p>
    <w:p w:rsidR="00C628CC" w:rsidRDefault="00B64EC5" w:rsidP="00C628CC">
      <w:pPr>
        <w:pStyle w:val="ListParagraph"/>
      </w:pPr>
      <w:r>
        <w:t>All languages check for type errors now, but the main ques</w:t>
      </w:r>
      <w:r w:rsidR="008A79AC">
        <w:t>tion</w:t>
      </w:r>
      <w:r>
        <w:t xml:space="preserve"> is when this checking is done. </w:t>
      </w:r>
      <w:r w:rsidR="008A79AC">
        <w:t xml:space="preserve">Run-time type checking reduces the efficiency of the program greatly, hence compile-time type checking is more reliable and desirable. </w:t>
      </w:r>
      <w:r w:rsidR="00A95BAE">
        <w:t>Moreover, the earlier errors are detected (usually by compiler), the easier and less expensive it is to fix the error.</w:t>
      </w:r>
    </w:p>
    <w:p w:rsidR="00A95BAE" w:rsidRDefault="00A95BAE" w:rsidP="00C628CC">
      <w:pPr>
        <w:pStyle w:val="ListParagraph"/>
      </w:pPr>
    </w:p>
    <w:p w:rsidR="006D672D" w:rsidRDefault="006D672D" w:rsidP="00A059FB">
      <w:pPr>
        <w:pStyle w:val="ListParagraph"/>
        <w:numPr>
          <w:ilvl w:val="0"/>
          <w:numId w:val="1"/>
        </w:numPr>
      </w:pPr>
      <w:r>
        <w:t>Exception Handling:</w:t>
      </w:r>
    </w:p>
    <w:p w:rsidR="00A95BAE" w:rsidRDefault="00A95BAE" w:rsidP="00A95BAE">
      <w:pPr>
        <w:pStyle w:val="ListParagraph"/>
      </w:pPr>
      <w:r>
        <w:t>Regardless of the number of checks done in compilation, there will always be unforeseen circumstances in runtime. What facilities a language provides in dealing with these unpredictable or predictable unwanted circumstances is important, as otherwise programmers canno</w:t>
      </w:r>
      <w:r w:rsidR="000E3308">
        <w:t>t make a stable program that runs reliably or gives reproducible results.</w:t>
      </w:r>
    </w:p>
    <w:p w:rsidR="000E3308" w:rsidRDefault="000E3308" w:rsidP="00A95BAE">
      <w:pPr>
        <w:pStyle w:val="ListParagraph"/>
      </w:pPr>
    </w:p>
    <w:p w:rsidR="00E81795" w:rsidRDefault="006D672D" w:rsidP="00E81795">
      <w:pPr>
        <w:pStyle w:val="ListParagraph"/>
        <w:numPr>
          <w:ilvl w:val="0"/>
          <w:numId w:val="1"/>
        </w:numPr>
      </w:pPr>
      <w:r>
        <w:t xml:space="preserve">Restricted </w:t>
      </w:r>
      <w:r w:rsidR="00E81795">
        <w:t>aliasing</w:t>
      </w:r>
      <w:r>
        <w:t xml:space="preserve">: </w:t>
      </w:r>
    </w:p>
    <w:p w:rsidR="006D672D" w:rsidRDefault="00E81795" w:rsidP="00E81795">
      <w:pPr>
        <w:pStyle w:val="ListParagraph"/>
      </w:pPr>
      <w:r>
        <w:t>A</w:t>
      </w:r>
      <w:r w:rsidRPr="00E81795">
        <w:t>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p>
    <w:p w:rsidR="001C1300" w:rsidRDefault="00B0408B" w:rsidP="001C1300">
      <w:r>
        <w:t>The above factors, and what should/ should not be their values for a readable, writable and reliable language is summarized in the table below:</w:t>
      </w:r>
    </w:p>
    <w:p w:rsidR="00B0408B" w:rsidRDefault="00B0408B" w:rsidP="00B0408B">
      <w:pPr>
        <w:pStyle w:val="Caption"/>
        <w:keepNext/>
      </w:pPr>
      <w:r>
        <w:t xml:space="preserve">Table </w:t>
      </w:r>
      <w:r w:rsidR="0092195B">
        <w:fldChar w:fldCharType="begin"/>
      </w:r>
      <w:r w:rsidR="0092195B">
        <w:instrText xml:space="preserve"> SEQ Table \* ARABIC </w:instrText>
      </w:r>
      <w:r w:rsidR="0092195B">
        <w:fldChar w:fldCharType="separate"/>
      </w:r>
      <w:r>
        <w:rPr>
          <w:noProof/>
        </w:rPr>
        <w:t>2</w:t>
      </w:r>
      <w:r w:rsidR="0092195B">
        <w:rPr>
          <w:noProof/>
        </w:rPr>
        <w:fldChar w:fldCharType="end"/>
      </w:r>
      <w:r>
        <w:t xml:space="preserve"> Metrics to define readability, writability and reliability of languages</w:t>
      </w:r>
    </w:p>
    <w:tbl>
      <w:tblPr>
        <w:tblStyle w:val="GridTable1Light"/>
        <w:tblW w:w="0" w:type="auto"/>
        <w:tblLook w:val="0420" w:firstRow="1" w:lastRow="0" w:firstColumn="0" w:lastColumn="0" w:noHBand="0" w:noVBand="1"/>
      </w:tblPr>
      <w:tblGrid>
        <w:gridCol w:w="794"/>
        <w:gridCol w:w="913"/>
        <w:gridCol w:w="721"/>
        <w:gridCol w:w="767"/>
        <w:gridCol w:w="706"/>
        <w:gridCol w:w="853"/>
        <w:gridCol w:w="825"/>
        <w:gridCol w:w="782"/>
        <w:gridCol w:w="808"/>
        <w:gridCol w:w="683"/>
        <w:gridCol w:w="775"/>
        <w:gridCol w:w="723"/>
      </w:tblGrid>
      <w:tr w:rsidR="00603009" w:rsidRPr="0001752A" w:rsidTr="00B0408B">
        <w:trPr>
          <w:cnfStyle w:val="100000000000" w:firstRow="1" w:lastRow="0" w:firstColumn="0" w:lastColumn="0" w:oddVBand="0" w:evenVBand="0" w:oddHBand="0" w:evenHBand="0" w:firstRowFirstColumn="0" w:firstRowLastColumn="0" w:lastRowFirstColumn="0" w:lastRowLastColumn="0"/>
        </w:trPr>
        <w:tc>
          <w:tcPr>
            <w:tcW w:w="794" w:type="dxa"/>
          </w:tcPr>
          <w:p w:rsidR="00B0408B" w:rsidRPr="0001752A" w:rsidRDefault="00B0408B" w:rsidP="00EC51A7">
            <w:pPr>
              <w:rPr>
                <w:sz w:val="12"/>
                <w:szCs w:val="12"/>
              </w:rPr>
            </w:pPr>
            <w:r w:rsidRPr="0001752A">
              <w:rPr>
                <w:sz w:val="12"/>
                <w:szCs w:val="12"/>
              </w:rPr>
              <w:t>Simplicity</w:t>
            </w:r>
          </w:p>
        </w:tc>
        <w:tc>
          <w:tcPr>
            <w:tcW w:w="913" w:type="dxa"/>
          </w:tcPr>
          <w:p w:rsidR="00B0408B" w:rsidRPr="0001752A" w:rsidRDefault="00B0408B" w:rsidP="00EC51A7">
            <w:pPr>
              <w:rPr>
                <w:sz w:val="12"/>
                <w:szCs w:val="12"/>
              </w:rPr>
            </w:pPr>
            <w:r w:rsidRPr="0001752A">
              <w:rPr>
                <w:sz w:val="12"/>
                <w:szCs w:val="12"/>
              </w:rPr>
              <w:t>Orthogonality</w:t>
            </w:r>
          </w:p>
        </w:tc>
        <w:tc>
          <w:tcPr>
            <w:tcW w:w="721" w:type="dxa"/>
          </w:tcPr>
          <w:p w:rsidR="00B0408B" w:rsidRPr="0001752A" w:rsidRDefault="00B0408B" w:rsidP="00EC51A7">
            <w:pPr>
              <w:rPr>
                <w:sz w:val="12"/>
                <w:szCs w:val="12"/>
              </w:rPr>
            </w:pPr>
            <w:r w:rsidRPr="0001752A">
              <w:rPr>
                <w:sz w:val="12"/>
                <w:szCs w:val="12"/>
              </w:rPr>
              <w:t>Data type</w:t>
            </w:r>
          </w:p>
        </w:tc>
        <w:tc>
          <w:tcPr>
            <w:tcW w:w="767" w:type="dxa"/>
          </w:tcPr>
          <w:p w:rsidR="00B0408B" w:rsidRPr="0001752A" w:rsidRDefault="00B0408B" w:rsidP="00EC51A7">
            <w:pPr>
              <w:rPr>
                <w:sz w:val="12"/>
                <w:szCs w:val="12"/>
              </w:rPr>
            </w:pPr>
            <w:r w:rsidRPr="0001752A">
              <w:rPr>
                <w:sz w:val="12"/>
                <w:szCs w:val="12"/>
              </w:rPr>
              <w:t>Syntax design</w:t>
            </w:r>
          </w:p>
        </w:tc>
        <w:tc>
          <w:tcPr>
            <w:tcW w:w="706" w:type="dxa"/>
          </w:tcPr>
          <w:p w:rsidR="00B0408B" w:rsidRPr="0001752A" w:rsidRDefault="00B0408B" w:rsidP="00EC51A7">
            <w:pPr>
              <w:rPr>
                <w:sz w:val="12"/>
                <w:szCs w:val="12"/>
              </w:rPr>
            </w:pPr>
            <w:r w:rsidRPr="0001752A">
              <w:rPr>
                <w:sz w:val="12"/>
                <w:szCs w:val="12"/>
              </w:rPr>
              <w:t>Comment style</w:t>
            </w:r>
          </w:p>
        </w:tc>
        <w:tc>
          <w:tcPr>
            <w:tcW w:w="853" w:type="dxa"/>
          </w:tcPr>
          <w:p w:rsidR="00B0408B" w:rsidRPr="0001752A" w:rsidRDefault="00B0408B" w:rsidP="00EC51A7">
            <w:pPr>
              <w:rPr>
                <w:sz w:val="12"/>
                <w:szCs w:val="12"/>
              </w:rPr>
            </w:pPr>
            <w:r w:rsidRPr="0001752A">
              <w:rPr>
                <w:sz w:val="12"/>
                <w:szCs w:val="12"/>
              </w:rPr>
              <w:t>Whitespace /indentation</w:t>
            </w:r>
          </w:p>
        </w:tc>
        <w:tc>
          <w:tcPr>
            <w:tcW w:w="825" w:type="dxa"/>
          </w:tcPr>
          <w:p w:rsidR="00B0408B" w:rsidRPr="0001752A" w:rsidRDefault="00B0408B" w:rsidP="00EC51A7">
            <w:pPr>
              <w:rPr>
                <w:sz w:val="12"/>
                <w:szCs w:val="12"/>
              </w:rPr>
            </w:pPr>
            <w:r w:rsidRPr="0001752A">
              <w:rPr>
                <w:sz w:val="12"/>
                <w:szCs w:val="12"/>
              </w:rPr>
              <w:t>Variable naming conventions</w:t>
            </w:r>
          </w:p>
        </w:tc>
        <w:tc>
          <w:tcPr>
            <w:tcW w:w="782" w:type="dxa"/>
          </w:tcPr>
          <w:p w:rsidR="00B0408B" w:rsidRPr="0001752A" w:rsidRDefault="00B0408B" w:rsidP="00EC51A7">
            <w:pPr>
              <w:rPr>
                <w:sz w:val="12"/>
                <w:szCs w:val="12"/>
              </w:rPr>
            </w:pPr>
            <w:r w:rsidRPr="0001752A">
              <w:rPr>
                <w:sz w:val="12"/>
                <w:szCs w:val="12"/>
              </w:rPr>
              <w:t>Support of abstraction</w:t>
            </w:r>
          </w:p>
        </w:tc>
        <w:tc>
          <w:tcPr>
            <w:tcW w:w="808" w:type="dxa"/>
          </w:tcPr>
          <w:p w:rsidR="00B0408B" w:rsidRPr="0001752A" w:rsidRDefault="00B0408B" w:rsidP="00EC51A7">
            <w:pPr>
              <w:rPr>
                <w:sz w:val="12"/>
                <w:szCs w:val="12"/>
              </w:rPr>
            </w:pPr>
            <w:r w:rsidRPr="0001752A">
              <w:rPr>
                <w:sz w:val="12"/>
                <w:szCs w:val="12"/>
              </w:rPr>
              <w:t>Expressivity</w:t>
            </w:r>
          </w:p>
        </w:tc>
        <w:tc>
          <w:tcPr>
            <w:tcW w:w="650" w:type="dxa"/>
          </w:tcPr>
          <w:p w:rsidR="00B0408B" w:rsidRPr="0001752A" w:rsidRDefault="00B0408B" w:rsidP="00EC51A7">
            <w:pPr>
              <w:rPr>
                <w:sz w:val="12"/>
                <w:szCs w:val="12"/>
              </w:rPr>
            </w:pPr>
            <w:r w:rsidRPr="0001752A">
              <w:rPr>
                <w:sz w:val="12"/>
                <w:szCs w:val="12"/>
              </w:rPr>
              <w:t>Type checking</w:t>
            </w:r>
          </w:p>
        </w:tc>
        <w:tc>
          <w:tcPr>
            <w:tcW w:w="808" w:type="dxa"/>
          </w:tcPr>
          <w:p w:rsidR="00B0408B" w:rsidRPr="0001752A" w:rsidRDefault="00B0408B" w:rsidP="00EC51A7">
            <w:pPr>
              <w:rPr>
                <w:sz w:val="12"/>
                <w:szCs w:val="12"/>
              </w:rPr>
            </w:pPr>
            <w:r w:rsidRPr="0001752A">
              <w:rPr>
                <w:sz w:val="12"/>
                <w:szCs w:val="12"/>
              </w:rPr>
              <w:t>Exception handling</w:t>
            </w:r>
          </w:p>
        </w:tc>
        <w:tc>
          <w:tcPr>
            <w:tcW w:w="723" w:type="dxa"/>
          </w:tcPr>
          <w:p w:rsidR="00B0408B" w:rsidRPr="0001752A" w:rsidRDefault="00B0408B" w:rsidP="00EC51A7">
            <w:pPr>
              <w:rPr>
                <w:sz w:val="12"/>
                <w:szCs w:val="12"/>
              </w:rPr>
            </w:pPr>
            <w:r w:rsidRPr="0001752A">
              <w:rPr>
                <w:sz w:val="12"/>
                <w:szCs w:val="12"/>
              </w:rPr>
              <w:t>Restricted aliasing</w:t>
            </w:r>
          </w:p>
        </w:tc>
      </w:tr>
      <w:tr w:rsidR="00603009" w:rsidRPr="0001752A" w:rsidTr="00B0408B">
        <w:tc>
          <w:tcPr>
            <w:tcW w:w="794" w:type="dxa"/>
          </w:tcPr>
          <w:p w:rsidR="00B0408B" w:rsidRDefault="00B0408B" w:rsidP="00EC51A7">
            <w:pPr>
              <w:rPr>
                <w:sz w:val="12"/>
                <w:szCs w:val="12"/>
              </w:rPr>
            </w:pPr>
            <w:r w:rsidRPr="0001752A">
              <w:rPr>
                <w:sz w:val="12"/>
                <w:szCs w:val="12"/>
              </w:rPr>
              <w:t>Number of constructs</w:t>
            </w:r>
          </w:p>
          <w:p w:rsidR="00B0408B" w:rsidRPr="0001752A" w:rsidRDefault="00B0408B" w:rsidP="00EC51A7">
            <w:pPr>
              <w:rPr>
                <w:sz w:val="12"/>
                <w:szCs w:val="12"/>
              </w:rPr>
            </w:pPr>
            <w:r>
              <w:rPr>
                <w:sz w:val="12"/>
                <w:szCs w:val="12"/>
              </w:rPr>
              <w:t>(lesser the better)</w:t>
            </w:r>
          </w:p>
        </w:tc>
        <w:tc>
          <w:tcPr>
            <w:tcW w:w="913" w:type="dxa"/>
          </w:tcPr>
          <w:p w:rsidR="00B0408B" w:rsidRDefault="00B0408B" w:rsidP="00EC51A7">
            <w:pPr>
              <w:rPr>
                <w:sz w:val="12"/>
                <w:szCs w:val="12"/>
              </w:rPr>
            </w:pPr>
            <w:r w:rsidRPr="0001752A">
              <w:rPr>
                <w:sz w:val="12"/>
                <w:szCs w:val="12"/>
              </w:rPr>
              <w:t>Context dependent syntax</w:t>
            </w:r>
            <w:r>
              <w:rPr>
                <w:sz w:val="12"/>
                <w:szCs w:val="12"/>
              </w:rPr>
              <w:t>?</w:t>
            </w:r>
          </w:p>
          <w:p w:rsidR="00B0408B" w:rsidRPr="0001752A" w:rsidRDefault="00B0408B" w:rsidP="00EC51A7">
            <w:pPr>
              <w:rPr>
                <w:sz w:val="12"/>
                <w:szCs w:val="12"/>
              </w:rPr>
            </w:pPr>
            <w:r>
              <w:rPr>
                <w:sz w:val="12"/>
                <w:szCs w:val="12"/>
              </w:rPr>
              <w:lastRenderedPageBreak/>
              <w:t>(should not be)</w:t>
            </w:r>
          </w:p>
        </w:tc>
        <w:tc>
          <w:tcPr>
            <w:tcW w:w="721" w:type="dxa"/>
          </w:tcPr>
          <w:p w:rsidR="00B0408B" w:rsidRDefault="00B0408B" w:rsidP="00EC51A7">
            <w:pPr>
              <w:rPr>
                <w:sz w:val="12"/>
                <w:szCs w:val="12"/>
              </w:rPr>
            </w:pPr>
            <w:r w:rsidRPr="0001752A">
              <w:rPr>
                <w:sz w:val="12"/>
                <w:szCs w:val="12"/>
              </w:rPr>
              <w:lastRenderedPageBreak/>
              <w:t xml:space="preserve">Support available for all </w:t>
            </w:r>
            <w:r w:rsidRPr="0001752A">
              <w:rPr>
                <w:sz w:val="12"/>
                <w:szCs w:val="12"/>
              </w:rPr>
              <w:lastRenderedPageBreak/>
              <w:t>data necessity?</w:t>
            </w:r>
          </w:p>
          <w:p w:rsidR="00B0408B" w:rsidRPr="0001752A" w:rsidRDefault="00B0408B" w:rsidP="00EC51A7">
            <w:pPr>
              <w:rPr>
                <w:sz w:val="12"/>
                <w:szCs w:val="12"/>
              </w:rPr>
            </w:pPr>
            <w:r>
              <w:rPr>
                <w:sz w:val="12"/>
                <w:szCs w:val="12"/>
              </w:rPr>
              <w:t>(should be available)</w:t>
            </w:r>
          </w:p>
        </w:tc>
        <w:tc>
          <w:tcPr>
            <w:tcW w:w="767" w:type="dxa"/>
          </w:tcPr>
          <w:p w:rsidR="00B0408B" w:rsidRDefault="00B0408B" w:rsidP="00EC51A7">
            <w:pPr>
              <w:rPr>
                <w:sz w:val="12"/>
                <w:szCs w:val="12"/>
              </w:rPr>
            </w:pPr>
            <w:r w:rsidRPr="0001752A">
              <w:rPr>
                <w:sz w:val="12"/>
                <w:szCs w:val="12"/>
              </w:rPr>
              <w:lastRenderedPageBreak/>
              <w:t>Form and meaning</w:t>
            </w:r>
          </w:p>
          <w:p w:rsidR="00B0408B" w:rsidRPr="0001752A" w:rsidRDefault="00B0408B" w:rsidP="00EC51A7">
            <w:pPr>
              <w:rPr>
                <w:sz w:val="12"/>
                <w:szCs w:val="12"/>
              </w:rPr>
            </w:pPr>
            <w:r>
              <w:rPr>
                <w:sz w:val="12"/>
                <w:szCs w:val="12"/>
              </w:rPr>
              <w:t xml:space="preserve">(should be related to </w:t>
            </w:r>
            <w:r>
              <w:rPr>
                <w:sz w:val="12"/>
                <w:szCs w:val="12"/>
              </w:rPr>
              <w:lastRenderedPageBreak/>
              <w:t>the meaning)</w:t>
            </w:r>
          </w:p>
        </w:tc>
        <w:tc>
          <w:tcPr>
            <w:tcW w:w="706" w:type="dxa"/>
          </w:tcPr>
          <w:p w:rsidR="00B0408B" w:rsidRDefault="00B0408B" w:rsidP="00EC51A7">
            <w:pPr>
              <w:rPr>
                <w:sz w:val="12"/>
                <w:szCs w:val="12"/>
              </w:rPr>
            </w:pPr>
            <w:r w:rsidRPr="0001752A">
              <w:rPr>
                <w:sz w:val="12"/>
                <w:szCs w:val="12"/>
              </w:rPr>
              <w:lastRenderedPageBreak/>
              <w:t>Allows single line?</w:t>
            </w:r>
          </w:p>
          <w:p w:rsidR="00B0408B" w:rsidRPr="0001752A" w:rsidRDefault="00B0408B" w:rsidP="00EC51A7">
            <w:pPr>
              <w:rPr>
                <w:sz w:val="12"/>
                <w:szCs w:val="12"/>
              </w:rPr>
            </w:pPr>
            <w:r>
              <w:rPr>
                <w:sz w:val="12"/>
                <w:szCs w:val="12"/>
              </w:rPr>
              <w:lastRenderedPageBreak/>
              <w:t>(should allow)</w:t>
            </w:r>
          </w:p>
        </w:tc>
        <w:tc>
          <w:tcPr>
            <w:tcW w:w="853" w:type="dxa"/>
          </w:tcPr>
          <w:p w:rsidR="00B0408B" w:rsidRDefault="00B0408B" w:rsidP="00EC51A7">
            <w:pPr>
              <w:rPr>
                <w:sz w:val="12"/>
                <w:szCs w:val="12"/>
              </w:rPr>
            </w:pPr>
            <w:r w:rsidRPr="0001752A">
              <w:rPr>
                <w:sz w:val="12"/>
                <w:szCs w:val="12"/>
              </w:rPr>
              <w:lastRenderedPageBreak/>
              <w:t>Indented?</w:t>
            </w:r>
          </w:p>
          <w:p w:rsidR="00B0408B" w:rsidRPr="0001752A" w:rsidRDefault="00B0408B" w:rsidP="00EC51A7">
            <w:pPr>
              <w:rPr>
                <w:sz w:val="12"/>
                <w:szCs w:val="12"/>
              </w:rPr>
            </w:pPr>
            <w:r>
              <w:rPr>
                <w:sz w:val="12"/>
                <w:szCs w:val="12"/>
              </w:rPr>
              <w:t>(should be)</w:t>
            </w:r>
          </w:p>
        </w:tc>
        <w:tc>
          <w:tcPr>
            <w:tcW w:w="825" w:type="dxa"/>
          </w:tcPr>
          <w:p w:rsidR="00B0408B" w:rsidRDefault="00B0408B" w:rsidP="00EC51A7">
            <w:pPr>
              <w:rPr>
                <w:sz w:val="12"/>
                <w:szCs w:val="12"/>
              </w:rPr>
            </w:pPr>
            <w:r w:rsidRPr="0001752A">
              <w:rPr>
                <w:sz w:val="12"/>
                <w:szCs w:val="12"/>
              </w:rPr>
              <w:t>Enforced by language?</w:t>
            </w:r>
          </w:p>
          <w:p w:rsidR="00B0408B" w:rsidRPr="0001752A" w:rsidRDefault="00B0408B" w:rsidP="00EC51A7">
            <w:pPr>
              <w:rPr>
                <w:sz w:val="12"/>
                <w:szCs w:val="12"/>
              </w:rPr>
            </w:pPr>
            <w:r>
              <w:rPr>
                <w:sz w:val="12"/>
                <w:szCs w:val="12"/>
              </w:rPr>
              <w:t>(should be)</w:t>
            </w:r>
          </w:p>
        </w:tc>
        <w:tc>
          <w:tcPr>
            <w:tcW w:w="782" w:type="dxa"/>
          </w:tcPr>
          <w:p w:rsidR="00B0408B" w:rsidRDefault="00B0408B" w:rsidP="00EC51A7">
            <w:pPr>
              <w:rPr>
                <w:sz w:val="12"/>
                <w:szCs w:val="12"/>
              </w:rPr>
            </w:pPr>
            <w:r w:rsidRPr="0001752A">
              <w:rPr>
                <w:sz w:val="12"/>
                <w:szCs w:val="12"/>
              </w:rPr>
              <w:t>Level of support</w:t>
            </w:r>
          </w:p>
          <w:p w:rsidR="00B0408B" w:rsidRPr="0001752A" w:rsidRDefault="00B0408B" w:rsidP="00EC51A7">
            <w:pPr>
              <w:rPr>
                <w:sz w:val="12"/>
                <w:szCs w:val="12"/>
              </w:rPr>
            </w:pPr>
            <w:r>
              <w:rPr>
                <w:sz w:val="12"/>
                <w:szCs w:val="12"/>
              </w:rPr>
              <w:lastRenderedPageBreak/>
              <w:t>(should be high level support)</w:t>
            </w:r>
          </w:p>
        </w:tc>
        <w:tc>
          <w:tcPr>
            <w:tcW w:w="808" w:type="dxa"/>
          </w:tcPr>
          <w:p w:rsidR="00B0408B" w:rsidRDefault="00B0408B" w:rsidP="00EC51A7">
            <w:pPr>
              <w:rPr>
                <w:sz w:val="12"/>
                <w:szCs w:val="12"/>
              </w:rPr>
            </w:pPr>
            <w:r w:rsidRPr="0001752A">
              <w:rPr>
                <w:sz w:val="12"/>
                <w:szCs w:val="12"/>
              </w:rPr>
              <w:lastRenderedPageBreak/>
              <w:t xml:space="preserve">Average number of lines needed to </w:t>
            </w:r>
            <w:r w:rsidRPr="0001752A">
              <w:rPr>
                <w:sz w:val="12"/>
                <w:szCs w:val="12"/>
              </w:rPr>
              <w:lastRenderedPageBreak/>
              <w:t>write a program</w:t>
            </w:r>
          </w:p>
          <w:p w:rsidR="00B0408B" w:rsidRPr="0001752A" w:rsidRDefault="00B0408B" w:rsidP="00EC51A7">
            <w:pPr>
              <w:rPr>
                <w:sz w:val="12"/>
                <w:szCs w:val="12"/>
              </w:rPr>
            </w:pPr>
            <w:r>
              <w:rPr>
                <w:sz w:val="12"/>
                <w:szCs w:val="12"/>
              </w:rPr>
              <w:t>(should be fewer)</w:t>
            </w:r>
          </w:p>
        </w:tc>
        <w:tc>
          <w:tcPr>
            <w:tcW w:w="650" w:type="dxa"/>
          </w:tcPr>
          <w:p w:rsidR="00B0408B" w:rsidRDefault="00B0408B" w:rsidP="00EC51A7">
            <w:pPr>
              <w:rPr>
                <w:sz w:val="12"/>
                <w:szCs w:val="12"/>
              </w:rPr>
            </w:pPr>
            <w:r w:rsidRPr="0001752A">
              <w:rPr>
                <w:sz w:val="12"/>
                <w:szCs w:val="12"/>
              </w:rPr>
              <w:lastRenderedPageBreak/>
              <w:t xml:space="preserve">Done in compile time or </w:t>
            </w:r>
            <w:r w:rsidRPr="0001752A">
              <w:rPr>
                <w:sz w:val="12"/>
                <w:szCs w:val="12"/>
              </w:rPr>
              <w:lastRenderedPageBreak/>
              <w:t>run-time?</w:t>
            </w:r>
          </w:p>
          <w:p w:rsidR="00B0408B" w:rsidRPr="0001752A" w:rsidRDefault="00B0408B" w:rsidP="00EC51A7">
            <w:pPr>
              <w:rPr>
                <w:sz w:val="12"/>
                <w:szCs w:val="12"/>
              </w:rPr>
            </w:pPr>
            <w:r>
              <w:rPr>
                <w:sz w:val="12"/>
                <w:szCs w:val="12"/>
              </w:rPr>
              <w:t>(should be compile time</w:t>
            </w:r>
            <w:r w:rsidR="00603009">
              <w:rPr>
                <w:sz w:val="12"/>
                <w:szCs w:val="12"/>
              </w:rPr>
              <w:t>/ statically</w:t>
            </w:r>
            <w:r>
              <w:rPr>
                <w:sz w:val="12"/>
                <w:szCs w:val="12"/>
              </w:rPr>
              <w:t>)</w:t>
            </w:r>
          </w:p>
        </w:tc>
        <w:tc>
          <w:tcPr>
            <w:tcW w:w="808" w:type="dxa"/>
          </w:tcPr>
          <w:p w:rsidR="00B0408B" w:rsidRDefault="00B0408B" w:rsidP="00EC51A7">
            <w:pPr>
              <w:rPr>
                <w:sz w:val="12"/>
                <w:szCs w:val="12"/>
              </w:rPr>
            </w:pPr>
            <w:r w:rsidRPr="0001752A">
              <w:rPr>
                <w:sz w:val="12"/>
                <w:szCs w:val="12"/>
              </w:rPr>
              <w:lastRenderedPageBreak/>
              <w:t>Available?</w:t>
            </w:r>
          </w:p>
          <w:p w:rsidR="00B0408B" w:rsidRPr="0001752A" w:rsidRDefault="00B0408B" w:rsidP="00EC51A7">
            <w:pPr>
              <w:rPr>
                <w:sz w:val="12"/>
                <w:szCs w:val="12"/>
              </w:rPr>
            </w:pPr>
            <w:r>
              <w:rPr>
                <w:sz w:val="12"/>
                <w:szCs w:val="12"/>
              </w:rPr>
              <w:t>(should be available)</w:t>
            </w:r>
          </w:p>
        </w:tc>
        <w:tc>
          <w:tcPr>
            <w:tcW w:w="723" w:type="dxa"/>
          </w:tcPr>
          <w:p w:rsidR="00B0408B" w:rsidRDefault="00B0408B" w:rsidP="00EC51A7">
            <w:pPr>
              <w:rPr>
                <w:sz w:val="12"/>
                <w:szCs w:val="12"/>
              </w:rPr>
            </w:pPr>
            <w:r w:rsidRPr="0001752A">
              <w:rPr>
                <w:sz w:val="12"/>
                <w:szCs w:val="12"/>
              </w:rPr>
              <w:t>Provided?</w:t>
            </w:r>
          </w:p>
          <w:p w:rsidR="00B0408B" w:rsidRPr="0001752A" w:rsidRDefault="00B0408B" w:rsidP="00EC51A7">
            <w:pPr>
              <w:rPr>
                <w:sz w:val="12"/>
                <w:szCs w:val="12"/>
              </w:rPr>
            </w:pPr>
            <w:r>
              <w:rPr>
                <w:sz w:val="12"/>
                <w:szCs w:val="12"/>
              </w:rPr>
              <w:t>(should be provided)</w:t>
            </w:r>
          </w:p>
        </w:tc>
      </w:tr>
      <w:tr w:rsidR="00603009" w:rsidRPr="0001752A" w:rsidTr="00B0408B">
        <w:tc>
          <w:tcPr>
            <w:tcW w:w="794" w:type="dxa"/>
          </w:tcPr>
          <w:p w:rsidR="00B0408B" w:rsidRDefault="00B0408B" w:rsidP="00EC51A7">
            <w:pPr>
              <w:rPr>
                <w:sz w:val="12"/>
                <w:szCs w:val="12"/>
              </w:rPr>
            </w:pPr>
            <w:r w:rsidRPr="0001752A">
              <w:rPr>
                <w:sz w:val="12"/>
                <w:szCs w:val="12"/>
              </w:rPr>
              <w:t>Feature multiplicity</w:t>
            </w:r>
          </w:p>
          <w:p w:rsidR="00B0408B" w:rsidRPr="0001752A" w:rsidRDefault="00B0408B" w:rsidP="00EC51A7">
            <w:pPr>
              <w:rPr>
                <w:sz w:val="12"/>
                <w:szCs w:val="12"/>
              </w:rPr>
            </w:pPr>
            <w:r>
              <w:rPr>
                <w:sz w:val="12"/>
                <w:szCs w:val="12"/>
              </w:rPr>
              <w:t xml:space="preserve">(should not be supported) </w:t>
            </w:r>
          </w:p>
        </w:tc>
        <w:tc>
          <w:tcPr>
            <w:tcW w:w="913" w:type="dxa"/>
          </w:tcPr>
          <w:p w:rsidR="00B0408B" w:rsidRDefault="00B0408B" w:rsidP="00EC51A7">
            <w:pPr>
              <w:rPr>
                <w:sz w:val="12"/>
                <w:szCs w:val="12"/>
              </w:rPr>
            </w:pPr>
            <w:r w:rsidRPr="0001752A">
              <w:rPr>
                <w:sz w:val="12"/>
                <w:szCs w:val="12"/>
              </w:rPr>
              <w:t>Return types</w:t>
            </w:r>
            <w:r>
              <w:rPr>
                <w:sz w:val="12"/>
                <w:szCs w:val="12"/>
              </w:rPr>
              <w:t xml:space="preserve"> </w:t>
            </w:r>
          </w:p>
          <w:p w:rsidR="00B0408B" w:rsidRPr="0001752A" w:rsidRDefault="00B0408B" w:rsidP="00EC51A7">
            <w:pPr>
              <w:rPr>
                <w:sz w:val="12"/>
                <w:szCs w:val="12"/>
              </w:rPr>
            </w:pPr>
            <w:r>
              <w:rPr>
                <w:sz w:val="12"/>
                <w:szCs w:val="12"/>
              </w:rPr>
              <w:t>(should be consistent)</w:t>
            </w:r>
          </w:p>
        </w:tc>
        <w:tc>
          <w:tcPr>
            <w:tcW w:w="721" w:type="dxa"/>
          </w:tcPr>
          <w:p w:rsidR="00B0408B" w:rsidRPr="0001752A" w:rsidRDefault="00B0408B" w:rsidP="00EC51A7">
            <w:pPr>
              <w:rPr>
                <w:sz w:val="12"/>
                <w:szCs w:val="12"/>
              </w:rPr>
            </w:pPr>
          </w:p>
        </w:tc>
        <w:tc>
          <w:tcPr>
            <w:tcW w:w="767" w:type="dxa"/>
          </w:tcPr>
          <w:p w:rsidR="00B0408B" w:rsidRDefault="00B0408B" w:rsidP="00EC51A7">
            <w:pPr>
              <w:rPr>
                <w:sz w:val="12"/>
                <w:szCs w:val="12"/>
              </w:rPr>
            </w:pPr>
            <w:r w:rsidRPr="0001752A">
              <w:rPr>
                <w:sz w:val="12"/>
                <w:szCs w:val="12"/>
              </w:rPr>
              <w:t>Compound statements</w:t>
            </w:r>
          </w:p>
          <w:p w:rsidR="00B0408B" w:rsidRPr="0001752A" w:rsidRDefault="00B0408B" w:rsidP="00EC51A7">
            <w:pPr>
              <w:rPr>
                <w:sz w:val="12"/>
                <w:szCs w:val="12"/>
              </w:rPr>
            </w:pPr>
            <w:r>
              <w:rPr>
                <w:sz w:val="12"/>
                <w:szCs w:val="12"/>
              </w:rPr>
              <w:t>(should have definitive ways to signify hierarchy)</w:t>
            </w:r>
          </w:p>
        </w:tc>
        <w:tc>
          <w:tcPr>
            <w:tcW w:w="706" w:type="dxa"/>
          </w:tcPr>
          <w:p w:rsidR="00B0408B" w:rsidRDefault="00B0408B" w:rsidP="00EC51A7">
            <w:pPr>
              <w:rPr>
                <w:sz w:val="12"/>
                <w:szCs w:val="12"/>
              </w:rPr>
            </w:pPr>
            <w:r w:rsidRPr="0001752A">
              <w:rPr>
                <w:sz w:val="12"/>
                <w:szCs w:val="12"/>
              </w:rPr>
              <w:t>Allows multi line?</w:t>
            </w:r>
          </w:p>
          <w:p w:rsidR="00B0408B" w:rsidRPr="0001752A" w:rsidRDefault="00B0408B" w:rsidP="00EC51A7">
            <w:pPr>
              <w:rPr>
                <w:sz w:val="12"/>
                <w:szCs w:val="12"/>
              </w:rPr>
            </w:pPr>
            <w:r>
              <w:rPr>
                <w:sz w:val="12"/>
                <w:szCs w:val="12"/>
              </w:rPr>
              <w:t>(should not allow)</w:t>
            </w:r>
          </w:p>
        </w:tc>
        <w:tc>
          <w:tcPr>
            <w:tcW w:w="853" w:type="dxa"/>
          </w:tcPr>
          <w:p w:rsidR="00B0408B" w:rsidRDefault="00B0408B" w:rsidP="00EC51A7">
            <w:pPr>
              <w:rPr>
                <w:sz w:val="12"/>
                <w:szCs w:val="12"/>
              </w:rPr>
            </w:pPr>
            <w:r w:rsidRPr="0001752A">
              <w:rPr>
                <w:sz w:val="12"/>
                <w:szCs w:val="12"/>
              </w:rPr>
              <w:t>White spacing disregarded?</w:t>
            </w:r>
          </w:p>
          <w:p w:rsidR="00B0408B" w:rsidRPr="0001752A" w:rsidRDefault="00B0408B" w:rsidP="00EC51A7">
            <w:pPr>
              <w:rPr>
                <w:sz w:val="12"/>
                <w:szCs w:val="12"/>
              </w:rPr>
            </w:pPr>
            <w:r>
              <w:rPr>
                <w:sz w:val="12"/>
                <w:szCs w:val="12"/>
              </w:rPr>
              <w:t>(should not be)</w:t>
            </w:r>
          </w:p>
        </w:tc>
        <w:tc>
          <w:tcPr>
            <w:tcW w:w="825" w:type="dxa"/>
          </w:tcPr>
          <w:p w:rsidR="00B0408B" w:rsidRPr="0001752A" w:rsidRDefault="00B0408B" w:rsidP="00EC51A7">
            <w:pPr>
              <w:rPr>
                <w:sz w:val="12"/>
                <w:szCs w:val="12"/>
              </w:rPr>
            </w:pPr>
          </w:p>
        </w:tc>
        <w:tc>
          <w:tcPr>
            <w:tcW w:w="782"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650" w:type="dxa"/>
          </w:tcPr>
          <w:p w:rsidR="00B0408B" w:rsidRDefault="004A6AB0" w:rsidP="00EC51A7">
            <w:pPr>
              <w:rPr>
                <w:sz w:val="12"/>
                <w:szCs w:val="12"/>
              </w:rPr>
            </w:pPr>
            <w:r>
              <w:rPr>
                <w:sz w:val="12"/>
                <w:szCs w:val="12"/>
              </w:rPr>
              <w:t>Strongly typed?</w:t>
            </w:r>
          </w:p>
          <w:p w:rsidR="004A6AB0" w:rsidRPr="0001752A" w:rsidRDefault="004A6AB0" w:rsidP="00EC51A7">
            <w:pPr>
              <w:rPr>
                <w:sz w:val="12"/>
                <w:szCs w:val="12"/>
              </w:rPr>
            </w:pPr>
            <w:r>
              <w:rPr>
                <w:sz w:val="12"/>
                <w:szCs w:val="12"/>
              </w:rPr>
              <w:t>(should be)</w:t>
            </w:r>
          </w:p>
        </w:tc>
        <w:tc>
          <w:tcPr>
            <w:tcW w:w="808" w:type="dxa"/>
          </w:tcPr>
          <w:p w:rsidR="00B0408B" w:rsidRPr="0001752A" w:rsidRDefault="00B0408B" w:rsidP="00EC51A7">
            <w:pPr>
              <w:rPr>
                <w:sz w:val="12"/>
                <w:szCs w:val="12"/>
              </w:rPr>
            </w:pPr>
          </w:p>
        </w:tc>
        <w:tc>
          <w:tcPr>
            <w:tcW w:w="723" w:type="dxa"/>
          </w:tcPr>
          <w:p w:rsidR="00B0408B" w:rsidRPr="0001752A" w:rsidRDefault="00B0408B" w:rsidP="00EC51A7">
            <w:pPr>
              <w:rPr>
                <w:sz w:val="12"/>
                <w:szCs w:val="12"/>
              </w:rPr>
            </w:pPr>
          </w:p>
        </w:tc>
      </w:tr>
      <w:tr w:rsidR="00603009" w:rsidRPr="0001752A" w:rsidTr="00B0408B">
        <w:tc>
          <w:tcPr>
            <w:tcW w:w="794" w:type="dxa"/>
          </w:tcPr>
          <w:p w:rsidR="00B0408B" w:rsidRDefault="00B0408B" w:rsidP="00EC51A7">
            <w:pPr>
              <w:rPr>
                <w:sz w:val="12"/>
                <w:szCs w:val="12"/>
              </w:rPr>
            </w:pPr>
            <w:r w:rsidRPr="0001752A">
              <w:rPr>
                <w:sz w:val="12"/>
                <w:szCs w:val="12"/>
              </w:rPr>
              <w:t>Operator overloading</w:t>
            </w:r>
          </w:p>
          <w:p w:rsidR="00B0408B" w:rsidRPr="0001752A" w:rsidRDefault="00B0408B" w:rsidP="00EC51A7">
            <w:pPr>
              <w:rPr>
                <w:sz w:val="12"/>
                <w:szCs w:val="12"/>
              </w:rPr>
            </w:pPr>
            <w:r>
              <w:rPr>
                <w:sz w:val="12"/>
                <w:szCs w:val="12"/>
              </w:rPr>
              <w:t>(should not be supported)</w:t>
            </w:r>
          </w:p>
        </w:tc>
        <w:tc>
          <w:tcPr>
            <w:tcW w:w="913" w:type="dxa"/>
          </w:tcPr>
          <w:p w:rsidR="00B0408B" w:rsidRDefault="00B0408B" w:rsidP="00EC51A7">
            <w:pPr>
              <w:rPr>
                <w:sz w:val="12"/>
                <w:szCs w:val="12"/>
              </w:rPr>
            </w:pPr>
            <w:r>
              <w:rPr>
                <w:sz w:val="12"/>
                <w:szCs w:val="12"/>
              </w:rPr>
              <w:t>Exceptions in rules(</w:t>
            </w:r>
            <w:r w:rsidRPr="0001752A">
              <w:rPr>
                <w:sz w:val="12"/>
                <w:szCs w:val="12"/>
              </w:rPr>
              <w:t>return types, parameter passing)</w:t>
            </w:r>
          </w:p>
          <w:p w:rsidR="00B0408B" w:rsidRPr="0001752A" w:rsidRDefault="007C363D" w:rsidP="00EC51A7">
            <w:pPr>
              <w:rPr>
                <w:sz w:val="12"/>
                <w:szCs w:val="12"/>
              </w:rPr>
            </w:pPr>
            <w:r>
              <w:rPr>
                <w:sz w:val="12"/>
                <w:szCs w:val="12"/>
              </w:rPr>
              <w:t>(should be consistent</w:t>
            </w:r>
            <w:r w:rsidR="00B0408B">
              <w:rPr>
                <w:sz w:val="12"/>
                <w:szCs w:val="12"/>
              </w:rPr>
              <w:t>)</w:t>
            </w:r>
          </w:p>
        </w:tc>
        <w:tc>
          <w:tcPr>
            <w:tcW w:w="721" w:type="dxa"/>
          </w:tcPr>
          <w:p w:rsidR="00B0408B" w:rsidRPr="0001752A" w:rsidRDefault="00B0408B" w:rsidP="00EC51A7">
            <w:pPr>
              <w:rPr>
                <w:sz w:val="12"/>
                <w:szCs w:val="12"/>
              </w:rPr>
            </w:pPr>
          </w:p>
        </w:tc>
        <w:tc>
          <w:tcPr>
            <w:tcW w:w="767" w:type="dxa"/>
          </w:tcPr>
          <w:p w:rsidR="00B0408B" w:rsidRPr="0001752A" w:rsidRDefault="00B0408B" w:rsidP="00EC51A7">
            <w:pPr>
              <w:rPr>
                <w:sz w:val="12"/>
                <w:szCs w:val="12"/>
              </w:rPr>
            </w:pPr>
          </w:p>
        </w:tc>
        <w:tc>
          <w:tcPr>
            <w:tcW w:w="706" w:type="dxa"/>
          </w:tcPr>
          <w:p w:rsidR="00B0408B" w:rsidRPr="0001752A" w:rsidRDefault="00B0408B" w:rsidP="00EC51A7">
            <w:pPr>
              <w:rPr>
                <w:sz w:val="12"/>
                <w:szCs w:val="12"/>
              </w:rPr>
            </w:pPr>
          </w:p>
        </w:tc>
        <w:tc>
          <w:tcPr>
            <w:tcW w:w="853" w:type="dxa"/>
          </w:tcPr>
          <w:p w:rsidR="00B0408B" w:rsidRPr="0001752A" w:rsidRDefault="00B0408B" w:rsidP="00EC51A7">
            <w:pPr>
              <w:rPr>
                <w:sz w:val="12"/>
                <w:szCs w:val="12"/>
              </w:rPr>
            </w:pPr>
          </w:p>
        </w:tc>
        <w:tc>
          <w:tcPr>
            <w:tcW w:w="825" w:type="dxa"/>
          </w:tcPr>
          <w:p w:rsidR="00B0408B" w:rsidRPr="0001752A" w:rsidRDefault="00B0408B" w:rsidP="00EC51A7">
            <w:pPr>
              <w:rPr>
                <w:sz w:val="12"/>
                <w:szCs w:val="12"/>
              </w:rPr>
            </w:pPr>
          </w:p>
        </w:tc>
        <w:tc>
          <w:tcPr>
            <w:tcW w:w="782"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650"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723" w:type="dxa"/>
          </w:tcPr>
          <w:p w:rsidR="00B0408B" w:rsidRPr="0001752A" w:rsidRDefault="00B0408B" w:rsidP="00EC51A7">
            <w:pPr>
              <w:rPr>
                <w:sz w:val="12"/>
                <w:szCs w:val="12"/>
              </w:rPr>
            </w:pPr>
          </w:p>
        </w:tc>
      </w:tr>
    </w:tbl>
    <w:p w:rsidR="00B0408B" w:rsidRDefault="00B0408B" w:rsidP="001C1300"/>
    <w:p w:rsidR="000E3308" w:rsidRDefault="000E3308" w:rsidP="008E273F">
      <w:pPr>
        <w:pStyle w:val="Heading1"/>
      </w:pPr>
      <w:r>
        <w:t>Programming languages</w:t>
      </w:r>
    </w:p>
    <w:p w:rsidR="000E3308" w:rsidRDefault="00B12BBA" w:rsidP="000E3308">
      <w:r>
        <w:t>As mentioned earlier, the six programming languages used in this research are C, C++, Java, JavaScript, Python and R. In this section, some basic information about the languages are given, to provide some context about certain fea</w:t>
      </w:r>
      <w:r w:rsidR="006F45A9">
        <w:t>tures they may or may not have.</w:t>
      </w:r>
    </w:p>
    <w:p w:rsidR="006F45A9" w:rsidRDefault="006F45A9" w:rsidP="006F45A9">
      <w:pPr>
        <w:pStyle w:val="Heading3"/>
      </w:pPr>
      <w:r>
        <w:t>C</w:t>
      </w:r>
    </w:p>
    <w:p w:rsidR="006F45A9" w:rsidRDefault="006F45A9" w:rsidP="006F45A9">
      <w:r>
        <w:t xml:space="preserve">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w:t>
      </w:r>
      <w:r w:rsidR="004130DE">
        <w:t>combination of features as it</w:t>
      </w:r>
      <w:r>
        <w:t xml:space="preserve"> was simple, portable, structured and extensible. It also had a richer library and better memory management system with pointer and recursion ability than other languages at that time. </w:t>
      </w:r>
    </w:p>
    <w:p w:rsidR="00C65C11" w:rsidRDefault="00C65C11" w:rsidP="00C65C11">
      <w:pPr>
        <w:pStyle w:val="Heading3"/>
      </w:pPr>
      <w:r>
        <w:t>C++</w:t>
      </w:r>
    </w:p>
    <w:p w:rsidR="006F45A9" w:rsidRDefault="006F45A9" w:rsidP="006F45A9">
      <w:r>
        <w:t xml:space="preserve">C++ was created by Bjarne </w:t>
      </w:r>
      <w:proofErr w:type="spellStart"/>
      <w:r>
        <w:t>Stroustrup</w:t>
      </w:r>
      <w:proofErr w:type="spellEnd"/>
      <w:r>
        <w:t xml:space="preserve"> as an extension of C programing language that introduced class func</w:t>
      </w:r>
      <w:r w:rsidR="00C65C11">
        <w:t>tionality, which</w:t>
      </w:r>
      <w:r>
        <w:t xml:space="preserve"> is why it was initially called C with classes. It was renamed C++ in 1983. The language started to expand its features with classes, basic inheritance, function argumen</w:t>
      </w:r>
      <w:r w:rsidR="007B4D89">
        <w:t xml:space="preserve">t, </w:t>
      </w:r>
      <w:r>
        <w:t>virtual functions</w:t>
      </w:r>
      <w:r w:rsidR="001424C3">
        <w:t xml:space="preserve"> etc</w:t>
      </w:r>
      <w:proofErr w:type="gramStart"/>
      <w:r w:rsidR="001424C3">
        <w:t>.</w:t>
      </w:r>
      <w:r>
        <w:t>.</w:t>
      </w:r>
      <w:proofErr w:type="gramEnd"/>
      <w:r>
        <w:t xml:space="preserve"> Without compromising speed and portability</w:t>
      </w:r>
      <w:r w:rsidR="001424C3">
        <w:t>,</w:t>
      </w:r>
      <w:r>
        <w:t xml:space="preserve"> C++ </w:t>
      </w:r>
      <w:r w:rsidR="001424C3">
        <w:t>has kept</w:t>
      </w:r>
      <w:r>
        <w:t xml:space="preserve"> expanding its feature set to stay relevant decade after decade.</w:t>
      </w:r>
    </w:p>
    <w:p w:rsidR="0046618C" w:rsidRDefault="0046618C" w:rsidP="0046618C">
      <w:pPr>
        <w:pStyle w:val="Heading3"/>
      </w:pPr>
      <w:r>
        <w:t>Java</w:t>
      </w:r>
    </w:p>
    <w:p w:rsidR="0046618C" w:rsidRDefault="0046618C" w:rsidP="0046618C">
      <w:r>
        <w:t xml:space="preserve">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 Java program is compiled to bytecode and then executed by virtual machine that is specifically designed for the host hardware. </w:t>
      </w:r>
    </w:p>
    <w:p w:rsidR="0046618C" w:rsidRDefault="0046618C" w:rsidP="0046618C">
      <w:pPr>
        <w:pStyle w:val="Heading3"/>
      </w:pPr>
      <w:r>
        <w:t>JavaScript</w:t>
      </w:r>
    </w:p>
    <w:p w:rsidR="0046618C" w:rsidRPr="000E3308" w:rsidRDefault="0046618C" w:rsidP="0046618C">
      <w:r>
        <w:t xml:space="preserve">JavaScript, also known as JS, was created by Brendan </w:t>
      </w:r>
      <w:proofErr w:type="spellStart"/>
      <w:r>
        <w:t>Eich</w:t>
      </w:r>
      <w:proofErr w:type="spellEnd"/>
      <w:r>
        <w:t xml:space="preserve"> at Netscape. It was officially called </w:t>
      </w:r>
      <w:proofErr w:type="spellStart"/>
      <w:r>
        <w:t>LiveScript</w:t>
      </w:r>
      <w:proofErr w:type="spellEnd"/>
      <w:r>
        <w:t xml:space="preserve"> when it was first became a part of Navigator release in 1995. Later it was changed to JavaScript probably as a marketing ploy as Java was then a hot new language. JavaScript is one of the core technology of World Wide Web. It enables interactions in website. It is a multi-paradigm language that supports event-driven, functional programming style. </w:t>
      </w:r>
    </w:p>
    <w:p w:rsidR="0046618C" w:rsidRDefault="0046618C" w:rsidP="006F45A9"/>
    <w:p w:rsidR="001424C3" w:rsidRDefault="001424C3" w:rsidP="001424C3">
      <w:pPr>
        <w:pStyle w:val="Heading3"/>
      </w:pPr>
      <w:r>
        <w:lastRenderedPageBreak/>
        <w:t>Python</w:t>
      </w:r>
    </w:p>
    <w:p w:rsidR="006F45A9" w:rsidRDefault="006F45A9" w:rsidP="006F45A9">
      <w:r>
        <w:t>Guido van Rossum started working on Python in 1989 as a successor to ABC programming language. It was first released in 1991 although, version 1.0</w:t>
      </w:r>
      <w:r w:rsidR="00A479CC">
        <w:t xml:space="preserve"> of Python was released in 1994.</w:t>
      </w:r>
      <w:r>
        <w:t xml:space="preserve"> Although it is not as fast as other popular programming langu</w:t>
      </w:r>
      <w:r w:rsidR="00A479CC">
        <w:t xml:space="preserve">ages such as C/C++ or Java, </w:t>
      </w:r>
      <w:r w:rsidR="000D744D">
        <w:t>its</w:t>
      </w:r>
      <w:r w:rsidR="00A479CC">
        <w:t xml:space="preserve"> main point of focus is</w:t>
      </w:r>
      <w:r>
        <w:t xml:space="preserve"> ease of learning</w:t>
      </w:r>
      <w:r w:rsidR="000D744D">
        <w:t>, alongside short and easy-to-</w:t>
      </w:r>
      <w:r>
        <w:t>code syntax which made it one of the most readable programming language</w:t>
      </w:r>
      <w:r w:rsidR="000D744D">
        <w:t>s</w:t>
      </w:r>
      <w:r>
        <w:t>. It is now widely used in technical fields like machine learning, artificial intelligence and others.</w:t>
      </w:r>
    </w:p>
    <w:p w:rsidR="000D744D" w:rsidRDefault="000D744D" w:rsidP="000D744D">
      <w:pPr>
        <w:pStyle w:val="Heading3"/>
      </w:pPr>
      <w:r>
        <w:t>R</w:t>
      </w:r>
    </w:p>
    <w:p w:rsidR="00731B5C" w:rsidRDefault="006F45A9" w:rsidP="006F45A9">
      <w:r>
        <w:t>R is a programming language that is specialized</w:t>
      </w:r>
      <w:r w:rsidR="000D744D">
        <w:t xml:space="preserve"> for statistical computing,</w:t>
      </w:r>
      <w:r>
        <w:t xml:space="preserve"> developed by two statisticians Ross </w:t>
      </w:r>
      <w:proofErr w:type="spellStart"/>
      <w:r>
        <w:t>Ihaka</w:t>
      </w:r>
      <w:proofErr w:type="spellEnd"/>
      <w:r>
        <w:t xml:space="preserve"> and Robert Gentleman in early 1990. R implements various statistical and graphical techniques, including linear and nonlinear modeling. It is </w:t>
      </w:r>
      <w:r w:rsidR="00545348">
        <w:t xml:space="preserve">not </w:t>
      </w:r>
      <w:r>
        <w:t xml:space="preserve">very fast for </w:t>
      </w:r>
      <w:r w:rsidR="00545348">
        <w:t>computationally intensive tasks, however</w:t>
      </w:r>
      <w:r>
        <w:t xml:space="preserve"> it can link with C, C++ and other languages to implement those tasks. R has a strong graphical capability that is why it is vastly used for data visualization. R has a highly active community </w:t>
      </w:r>
      <w:r w:rsidR="00545348">
        <w:t>who contribute in expanding the language’</w:t>
      </w:r>
      <w:r w:rsidR="00B92A7A">
        <w:t>s code repository CRAN, hence</w:t>
      </w:r>
      <w:r>
        <w:t xml:space="preserve"> the use of R in data science project is increasing.</w:t>
      </w:r>
    </w:p>
    <w:p w:rsidR="00731B5C" w:rsidRDefault="00731B5C" w:rsidP="008E273F">
      <w:pPr>
        <w:pStyle w:val="Heading1"/>
      </w:pPr>
      <w:r>
        <w:t>Methodology</w:t>
      </w:r>
    </w:p>
    <w:p w:rsidR="00236BE5" w:rsidRDefault="00731B5C" w:rsidP="00EF630B">
      <w:r>
        <w:t xml:space="preserve">For the purpose of our paper, we defined a unique procedure to compare the six languages based on readability, writability and reliability. </w:t>
      </w:r>
      <w:r w:rsidR="00B14A4A">
        <w:t>First of all, we created an evaluation metric of three standards</w:t>
      </w:r>
      <w:r w:rsidR="00A80AF0">
        <w:t xml:space="preserve"> : ‘Bad’ , ‘Moderate’, ‘Good’ </w:t>
      </w:r>
      <w:r w:rsidR="00B14A4A">
        <w:t>to judge each of the languages for every criterion in table 1.</w:t>
      </w:r>
      <w:r w:rsidR="00A80AF0">
        <w:t xml:space="preserve"> This is done to form a theoretical comparison based on the characteristics of each language.</w:t>
      </w:r>
      <w:r w:rsidR="00D1325B">
        <w:t xml:space="preserve"> However, s</w:t>
      </w:r>
      <w:r>
        <w:t>ince</w:t>
      </w:r>
      <w:r w:rsidR="00EF630B">
        <w:t xml:space="preserve"> the evaluation metrics are quit</w:t>
      </w:r>
      <w:r>
        <w:t>e abstract</w:t>
      </w:r>
      <w:r w:rsidR="00D1325B">
        <w:t>, and very subjective</w:t>
      </w:r>
      <w:r>
        <w:t xml:space="preserve">, we chose to </w:t>
      </w:r>
      <w:r w:rsidR="00F51487">
        <w:t xml:space="preserve">conduct a survey to check whether our theoretical comparison is reflected in the preference and judgement of actual users. Hence, we </w:t>
      </w:r>
      <w:r>
        <w:t>detail</w:t>
      </w:r>
      <w:r w:rsidR="00F51487">
        <w:t>ed</w:t>
      </w:r>
      <w:r>
        <w:t xml:space="preserve"> a set of questions in the form of a survey which is fur</w:t>
      </w:r>
      <w:r w:rsidR="00B14A4A">
        <w:t>ther discussed in section 7b.</w:t>
      </w:r>
      <w:r w:rsidR="00236BE5">
        <w:t xml:space="preserve"> Finally, we ran experiments to compare the runtimes of algorithms written from scratch in these 6 languages, to check how the readability and writability of a language affects its efficiency,</w:t>
      </w:r>
      <w:r w:rsidR="00B14A4A">
        <w:t xml:space="preserve"> </w:t>
      </w:r>
      <w:r w:rsidR="00236BE5">
        <w:t xml:space="preserve">if at all. Our assumption was that languages with high readability and writability are closer to the English language i.e.: higher level, hence they should be slower than comparatively lower level/ less readable languages. </w:t>
      </w:r>
    </w:p>
    <w:p w:rsidR="00A84AAD" w:rsidRDefault="00A84AAD" w:rsidP="00A84AAD">
      <w:pPr>
        <w:pStyle w:val="Heading2"/>
      </w:pPr>
      <w:r>
        <w:t>Theoretical comparison</w:t>
      </w:r>
    </w:p>
    <w:p w:rsidR="00731B5C" w:rsidRDefault="00731B5C" w:rsidP="00EF630B">
      <w:r>
        <w:t>To visually explain the findings of our secondary research, we produced the table below that concisely mentions the performance of each of the languages.</w:t>
      </w:r>
    </w:p>
    <w:p w:rsidR="00A547EF" w:rsidRPr="003B0840" w:rsidRDefault="00A547EF" w:rsidP="00EF630B">
      <w:pPr>
        <w:rPr>
          <w:rFonts w:ascii="Times New Roman" w:hAnsi="Times New Roman" w:cs="Times New Roman"/>
        </w:rPr>
      </w:pPr>
      <w:r w:rsidRPr="00A547EF">
        <w:t>Judgement criteria used:</w:t>
      </w:r>
    </w:p>
    <w:tbl>
      <w:tblPr>
        <w:tblW w:w="9360" w:type="dxa"/>
        <w:tblCellMar>
          <w:top w:w="15" w:type="dxa"/>
          <w:left w:w="15" w:type="dxa"/>
          <w:bottom w:w="15" w:type="dxa"/>
          <w:right w:w="15" w:type="dxa"/>
        </w:tblCellMar>
        <w:tblLook w:val="04A0" w:firstRow="1" w:lastRow="0" w:firstColumn="1" w:lastColumn="0" w:noHBand="0" w:noVBand="1"/>
      </w:tblPr>
      <w:tblGrid>
        <w:gridCol w:w="3120"/>
        <w:gridCol w:w="3120"/>
        <w:gridCol w:w="3120"/>
      </w:tblGrid>
      <w:tr w:rsidR="00A547EF" w:rsidRPr="00A547EF" w:rsidTr="004A6AB0">
        <w:tc>
          <w:tcPr>
            <w:tcW w:w="312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BAD </w:t>
            </w:r>
          </w:p>
        </w:tc>
        <w:tc>
          <w:tcPr>
            <w:tcW w:w="312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MODERATE</w:t>
            </w:r>
          </w:p>
        </w:tc>
        <w:tc>
          <w:tcPr>
            <w:tcW w:w="312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GOOD</w:t>
            </w:r>
          </w:p>
        </w:tc>
      </w:tr>
    </w:tbl>
    <w:p w:rsidR="00A547EF" w:rsidRPr="00A547EF" w:rsidRDefault="00A547EF" w:rsidP="00EF630B">
      <w:pPr>
        <w:rPr>
          <w:rFonts w:ascii="Times New Roman" w:eastAsia="Times New Roman" w:hAnsi="Times New Roman" w:cs="Times New Roman"/>
          <w:szCs w:val="20"/>
        </w:rPr>
      </w:pPr>
    </w:p>
    <w:p w:rsidR="008617CB" w:rsidRDefault="00A547EF" w:rsidP="00EF630B">
      <w:pPr>
        <w:rPr>
          <w:rFonts w:ascii="Arial" w:eastAsia="Times New Roman" w:hAnsi="Arial" w:cs="Arial"/>
          <w:color w:val="000000"/>
          <w:szCs w:val="20"/>
        </w:rPr>
      </w:pPr>
      <w:r w:rsidRPr="00A547EF">
        <w:rPr>
          <w:rFonts w:ascii="Arial" w:eastAsia="Times New Roman" w:hAnsi="Arial" w:cs="Arial"/>
          <w:color w:val="000000"/>
          <w:szCs w:val="20"/>
        </w:rPr>
        <w:t>For readability:</w:t>
      </w:r>
    </w:p>
    <w:p w:rsidR="00A547EF" w:rsidRPr="008617CB" w:rsidRDefault="008617CB" w:rsidP="00EF630B">
      <w:pPr>
        <w:rPr>
          <w:rFonts w:ascii="Arial" w:eastAsia="Times New Roman" w:hAnsi="Arial" w:cs="Arial"/>
          <w:color w:val="000000"/>
          <w:szCs w:val="20"/>
        </w:rPr>
      </w:pPr>
      <w:r>
        <w:rPr>
          <w:rFonts w:ascii="Arial" w:eastAsia="Times New Roman" w:hAnsi="Arial" w:cs="Arial"/>
          <w:color w:val="000000"/>
          <w:szCs w:val="20"/>
        </w:rPr>
        <w:br w:type="page"/>
      </w:r>
    </w:p>
    <w:tbl>
      <w:tblPr>
        <w:tblW w:w="9350" w:type="dxa"/>
        <w:tblCellMar>
          <w:top w:w="15" w:type="dxa"/>
          <w:left w:w="15" w:type="dxa"/>
          <w:bottom w:w="15" w:type="dxa"/>
          <w:right w:w="15" w:type="dxa"/>
        </w:tblCellMar>
        <w:tblLook w:val="04A0" w:firstRow="1" w:lastRow="0" w:firstColumn="1" w:lastColumn="0" w:noHBand="0" w:noVBand="1"/>
      </w:tblPr>
      <w:tblGrid>
        <w:gridCol w:w="767"/>
        <w:gridCol w:w="1226"/>
        <w:gridCol w:w="1226"/>
        <w:gridCol w:w="1226"/>
        <w:gridCol w:w="1226"/>
        <w:gridCol w:w="1226"/>
        <w:gridCol w:w="1226"/>
        <w:gridCol w:w="1227"/>
      </w:tblGrid>
      <w:tr w:rsidR="00DD1104" w:rsidRPr="00A547EF" w:rsidTr="00E51BCB">
        <w:trPr>
          <w:trHeight w:val="24"/>
        </w:trPr>
        <w:tc>
          <w:tcPr>
            <w:tcW w:w="767"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Simplicity</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Orthogonality</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Data types</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Syntax design</w:t>
            </w:r>
          </w:p>
        </w:tc>
        <w:tc>
          <w:tcPr>
            <w:tcW w:w="1226" w:type="dxa"/>
            <w:tcBorders>
              <w:top w:val="single" w:sz="12" w:space="0" w:color="auto"/>
              <w:left w:val="single" w:sz="8" w:space="0" w:color="000000"/>
              <w:bottom w:val="single" w:sz="12" w:space="0" w:color="auto"/>
              <w:right w:val="single" w:sz="8" w:space="0" w:color="000000"/>
            </w:tcBorders>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Comment style</w:t>
            </w:r>
          </w:p>
        </w:tc>
        <w:tc>
          <w:tcPr>
            <w:tcW w:w="1226" w:type="dxa"/>
            <w:tcBorders>
              <w:top w:val="single" w:sz="12" w:space="0" w:color="auto"/>
              <w:left w:val="single" w:sz="8" w:space="0" w:color="000000"/>
              <w:bottom w:val="single" w:sz="12" w:space="0" w:color="auto"/>
              <w:right w:val="single" w:sz="8" w:space="0" w:color="000000"/>
            </w:tcBorders>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Whitespace/ indentation</w:t>
            </w:r>
          </w:p>
        </w:tc>
        <w:tc>
          <w:tcPr>
            <w:tcW w:w="1227" w:type="dxa"/>
            <w:tcBorders>
              <w:top w:val="single" w:sz="12" w:space="0" w:color="auto"/>
              <w:left w:val="single" w:sz="8" w:space="0" w:color="000000"/>
              <w:bottom w:val="single" w:sz="12" w:space="0" w:color="auto"/>
              <w:right w:val="single" w:sz="8" w:space="0" w:color="000000"/>
            </w:tcBorders>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Variable naming conventions</w:t>
            </w:r>
          </w:p>
        </w:tc>
      </w:tr>
      <w:tr w:rsidR="00FB550A" w:rsidRPr="00A547EF" w:rsidTr="00DD1104">
        <w:trPr>
          <w:trHeight w:val="248"/>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C</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E6DC9" w:rsidRPr="00532770" w:rsidRDefault="005E6DC9" w:rsidP="004A6AB0">
            <w:pPr>
              <w:rPr>
                <w:rFonts w:eastAsia="Times New Roman" w:cstheme="minorHAnsi"/>
                <w:sz w:val="10"/>
                <w:szCs w:val="10"/>
              </w:rPr>
            </w:pPr>
            <w:r w:rsidRPr="00532770">
              <w:rPr>
                <w:rFonts w:eastAsia="Times New Roman" w:cstheme="minorHAnsi"/>
                <w:sz w:val="10"/>
                <w:szCs w:val="10"/>
              </w:rPr>
              <w:t>Moderat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sz w:val="10"/>
                <w:szCs w:val="10"/>
              </w:rPr>
            </w:pPr>
            <w:r w:rsidRPr="00532770">
              <w:rPr>
                <w:rFonts w:eastAsia="Times New Roman" w:cstheme="minorHAnsi"/>
                <w:sz w:val="10"/>
                <w:szCs w:val="10"/>
              </w:rPr>
              <w:t>Some constructs are context dependent</w:t>
            </w:r>
            <w:r w:rsidR="00A1727B">
              <w:rPr>
                <w:rFonts w:eastAsia="Times New Roman" w:cstheme="minorHAnsi"/>
                <w:sz w:val="10"/>
                <w:szCs w:val="10"/>
              </w:rPr>
              <w:t xml:space="preserve"> </w:t>
            </w:r>
            <w:r w:rsidR="00A1727B">
              <w:rPr>
                <w:rFonts w:eastAsia="Times New Roman" w:cstheme="minorHAnsi"/>
                <w:sz w:val="10"/>
                <w:szCs w:val="10"/>
              </w:rPr>
              <w:fldChar w:fldCharType="begin" w:fldLock="1"/>
            </w:r>
            <w:r w:rsidR="00876B9E">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A1727B">
              <w:rPr>
                <w:rFonts w:eastAsia="Times New Roman" w:cstheme="minorHAnsi"/>
                <w:sz w:val="10"/>
                <w:szCs w:val="10"/>
              </w:rPr>
              <w:fldChar w:fldCharType="separate"/>
            </w:r>
            <w:r w:rsidR="00A1727B" w:rsidRPr="00A1727B">
              <w:rPr>
                <w:rFonts w:eastAsia="Times New Roman" w:cstheme="minorHAnsi"/>
                <w:noProof/>
                <w:sz w:val="10"/>
                <w:szCs w:val="10"/>
              </w:rPr>
              <w:t>[5]</w:t>
            </w:r>
            <w:r w:rsidR="00A1727B">
              <w:rPr>
                <w:rFonts w:eastAsia="Times New Roman" w:cstheme="minorHAnsi"/>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FFFF00"/>
            <w:tcMar>
              <w:top w:w="100" w:type="dxa"/>
              <w:left w:w="100" w:type="dxa"/>
              <w:bottom w:w="100" w:type="dxa"/>
              <w:right w:w="100" w:type="dxa"/>
            </w:tcMar>
            <w:hideMark/>
          </w:tcPr>
          <w:p w:rsidR="005E6DC9" w:rsidRPr="00532770" w:rsidRDefault="005E6DC9" w:rsidP="00ED03E3">
            <w:pPr>
              <w:rPr>
                <w:rFonts w:eastAsia="Times New Roman" w:cstheme="minorHAnsi"/>
                <w:sz w:val="10"/>
                <w:szCs w:val="10"/>
              </w:rPr>
            </w:pPr>
            <w:r w:rsidRPr="00532770">
              <w:rPr>
                <w:rFonts w:eastAsia="Times New Roman" w:cstheme="minorHAnsi"/>
                <w:color w:val="000000"/>
                <w:sz w:val="10"/>
                <w:szCs w:val="10"/>
              </w:rPr>
              <w:t>Multiple data types available just for integer type, but no primitive type for string</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E6DC9" w:rsidRPr="00532770" w:rsidRDefault="005E6DC9" w:rsidP="00ED03E3">
            <w:pPr>
              <w:rPr>
                <w:rFonts w:eastAsia="Times New Roman" w:cstheme="minorHAnsi"/>
                <w:sz w:val="10"/>
                <w:szCs w:val="10"/>
              </w:rPr>
            </w:pPr>
            <w:r w:rsidRPr="00532770">
              <w:rPr>
                <w:rFonts w:eastAsia="Times New Roman" w:cstheme="minorHAnsi"/>
                <w:sz w:val="10"/>
                <w:szCs w:val="10"/>
              </w:rPr>
              <w:t>Form and meaning reflects purpos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E6DC9" w:rsidRPr="00532770" w:rsidRDefault="00DE5A3E" w:rsidP="00EF630B">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DD1104" w:rsidRPr="00A547EF" w:rsidTr="00DD1104">
        <w:trPr>
          <w:trHeight w:val="20"/>
        </w:trPr>
        <w:tc>
          <w:tcPr>
            <w:tcW w:w="767" w:type="dxa"/>
            <w:vMerge/>
            <w:tcBorders>
              <w:left w:val="single" w:sz="8" w:space="0" w:color="000000"/>
              <w:bottom w:val="single" w:sz="4" w:space="0" w:color="000000"/>
              <w:right w:val="single" w:sz="8" w:space="0" w:color="000000"/>
            </w:tcBorders>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E6DC9" w:rsidRPr="00532770" w:rsidRDefault="00DD1104" w:rsidP="004A6AB0">
            <w:pPr>
              <w:rPr>
                <w:rFonts w:eastAsia="Times New Roman" w:cstheme="minorHAnsi"/>
                <w:sz w:val="10"/>
                <w:szCs w:val="10"/>
              </w:rPr>
            </w:pPr>
            <w:r>
              <w:rPr>
                <w:rFonts w:eastAsia="Times New Roman" w:cstheme="minorHAnsi"/>
                <w:sz w:val="10"/>
                <w:szCs w:val="10"/>
              </w:rPr>
              <w:t>S</w:t>
            </w:r>
            <w:r w:rsidR="005E6DC9" w:rsidRPr="00532770">
              <w:rPr>
                <w:rFonts w:eastAsia="Times New Roman" w:cstheme="minorHAnsi"/>
                <w:sz w:val="10"/>
                <w:szCs w:val="10"/>
              </w:rPr>
              <w:t>upport</w:t>
            </w:r>
            <w:r>
              <w:rPr>
                <w:rFonts w:eastAsia="Times New Roman" w:cstheme="minorHAnsi"/>
                <w:sz w:val="10"/>
                <w:szCs w:val="10"/>
              </w:rPr>
              <w:t>s</w:t>
            </w:r>
            <w:r w:rsidR="005E6DC9" w:rsidRPr="00532770">
              <w:rPr>
                <w:rFonts w:eastAsia="Times New Roman" w:cstheme="minorHAnsi"/>
                <w:sz w:val="10"/>
                <w:szCs w:val="10"/>
              </w:rPr>
              <w:t xml:space="preserve"> feature multiplicity</w:t>
            </w:r>
            <w:r>
              <w:rPr>
                <w:rFonts w:eastAsia="Times New Roman" w:cstheme="minorHAnsi"/>
                <w:sz w:val="10"/>
                <w:szCs w:val="10"/>
              </w:rPr>
              <w:fldChar w:fldCharType="begin" w:fldLock="1"/>
            </w:r>
            <w:r>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sz w:val="10"/>
                <w:szCs w:val="10"/>
              </w:rPr>
              <w:fldChar w:fldCharType="separate"/>
            </w:r>
            <w:r w:rsidRPr="00DD1104">
              <w:rPr>
                <w:rFonts w:eastAsia="Times New Roman" w:cstheme="minorHAnsi"/>
                <w:noProof/>
                <w:sz w:val="10"/>
                <w:szCs w:val="10"/>
              </w:rPr>
              <w:t>[5]</w:t>
            </w:r>
            <w:r>
              <w:rPr>
                <w:rFonts w:eastAsia="Times New Roman" w:cstheme="minorHAnsi"/>
                <w:sz w:val="10"/>
                <w:szCs w:val="10"/>
              </w:rPr>
              <w:fldChar w:fldCharType="end"/>
            </w:r>
          </w:p>
        </w:tc>
        <w:tc>
          <w:tcPr>
            <w:tcW w:w="1226" w:type="dxa"/>
            <w:tcBorders>
              <w:top w:val="single" w:sz="4"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Return types not consistent</w:t>
            </w:r>
            <w:r w:rsidR="007E7C24">
              <w:rPr>
                <w:rFonts w:eastAsia="Times New Roman" w:cstheme="minorHAnsi"/>
                <w:color w:val="000000"/>
                <w:sz w:val="10"/>
                <w:szCs w:val="10"/>
              </w:rPr>
              <w:t xml:space="preserve"> </w:t>
            </w:r>
            <w:r w:rsidR="007E7C24">
              <w:rPr>
                <w:rFonts w:eastAsia="Times New Roman" w:cstheme="minorHAnsi"/>
                <w:color w:val="000000"/>
                <w:sz w:val="10"/>
                <w:szCs w:val="10"/>
              </w:rPr>
              <w:fldChar w:fldCharType="begin" w:fldLock="1"/>
            </w:r>
            <w:r w:rsidR="00FB550A">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7E7C24">
              <w:rPr>
                <w:rFonts w:eastAsia="Times New Roman" w:cstheme="minorHAnsi"/>
                <w:color w:val="000000"/>
                <w:sz w:val="10"/>
                <w:szCs w:val="10"/>
              </w:rPr>
              <w:fldChar w:fldCharType="separate"/>
            </w:r>
            <w:r w:rsidR="007E7C24" w:rsidRPr="007E7C24">
              <w:rPr>
                <w:rFonts w:eastAsia="Times New Roman" w:cstheme="minorHAnsi"/>
                <w:noProof/>
                <w:color w:val="000000"/>
                <w:sz w:val="10"/>
                <w:szCs w:val="10"/>
              </w:rPr>
              <w:t>[5]</w:t>
            </w:r>
            <w:r w:rsidR="007E7C24">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tcBorders>
              <w:top w:val="single" w:sz="4" w:space="0" w:color="auto"/>
              <w:left w:val="single" w:sz="8" w:space="0" w:color="000000"/>
              <w:right w:val="single" w:sz="8" w:space="0" w:color="000000"/>
            </w:tcBorders>
            <w:shd w:val="clear" w:color="auto" w:fill="FC8989"/>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E6DC9" w:rsidRPr="00532770" w:rsidRDefault="005E6DC9" w:rsidP="00EF630B">
            <w:pPr>
              <w:rPr>
                <w:rFonts w:eastAsia="Times New Roman" w:cstheme="minorHAnsi"/>
                <w:color w:val="000000"/>
                <w:sz w:val="10"/>
                <w:szCs w:val="10"/>
              </w:rPr>
            </w:pPr>
          </w:p>
        </w:tc>
      </w:tr>
      <w:tr w:rsidR="00FB550A" w:rsidRPr="00A547EF" w:rsidTr="00DD1104">
        <w:trPr>
          <w:trHeight w:val="20"/>
        </w:trPr>
        <w:tc>
          <w:tcPr>
            <w:tcW w:w="767" w:type="dxa"/>
            <w:vMerge/>
            <w:tcBorders>
              <w:top w:val="single" w:sz="4" w:space="0" w:color="000000"/>
              <w:left w:val="single" w:sz="8" w:space="0" w:color="000000"/>
              <w:bottom w:val="single" w:sz="12" w:space="0" w:color="auto"/>
              <w:right w:val="single" w:sz="8" w:space="0" w:color="000000"/>
            </w:tcBorders>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tcBorders>
              <w:top w:val="single" w:sz="4" w:space="0" w:color="auto"/>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4A6AB0">
            <w:pPr>
              <w:rPr>
                <w:rFonts w:eastAsia="Times New Roman" w:cstheme="minorHAnsi"/>
                <w:sz w:val="10"/>
                <w:szCs w:val="10"/>
              </w:rPr>
            </w:pPr>
            <w:r w:rsidRPr="00532770">
              <w:rPr>
                <w:rFonts w:eastAsia="Times New Roman" w:cstheme="minorHAnsi"/>
                <w:sz w:val="10"/>
                <w:szCs w:val="10"/>
              </w:rPr>
              <w:t>Does not support operator overloading</w:t>
            </w:r>
          </w:p>
        </w:tc>
        <w:tc>
          <w:tcPr>
            <w:tcW w:w="1226" w:type="dxa"/>
            <w:tcBorders>
              <w:top w:val="single" w:sz="4"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 xml:space="preserve">Has exceptions in rules </w:t>
            </w:r>
            <w:r w:rsidR="00FB550A">
              <w:rPr>
                <w:rFonts w:eastAsia="Times New Roman" w:cstheme="minorHAnsi"/>
                <w:color w:val="000000"/>
                <w:sz w:val="10"/>
                <w:szCs w:val="10"/>
              </w:rPr>
              <w:fldChar w:fldCharType="begin" w:fldLock="1"/>
            </w:r>
            <w:r w:rsidR="00FB550A">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FB550A">
              <w:rPr>
                <w:rFonts w:eastAsia="Times New Roman" w:cstheme="minorHAnsi"/>
                <w:color w:val="000000"/>
                <w:sz w:val="10"/>
                <w:szCs w:val="10"/>
              </w:rPr>
              <w:fldChar w:fldCharType="separate"/>
            </w:r>
            <w:r w:rsidR="00FB550A" w:rsidRPr="00FB550A">
              <w:rPr>
                <w:rFonts w:eastAsia="Times New Roman" w:cstheme="minorHAnsi"/>
                <w:noProof/>
                <w:color w:val="000000"/>
                <w:sz w:val="10"/>
                <w:szCs w:val="10"/>
              </w:rPr>
              <w:t>[5]</w:t>
            </w:r>
            <w:r w:rsidR="00FB550A">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p>
        </w:tc>
        <w:tc>
          <w:tcPr>
            <w:tcW w:w="1226" w:type="dxa"/>
            <w:tcBorders>
              <w:left w:val="single" w:sz="8" w:space="0" w:color="000000"/>
              <w:bottom w:val="single" w:sz="12" w:space="0" w:color="auto"/>
              <w:right w:val="single" w:sz="8" w:space="0" w:color="000000"/>
            </w:tcBorders>
            <w:shd w:val="clear" w:color="auto" w:fill="FC8989"/>
          </w:tcPr>
          <w:p w:rsidR="005E6DC9" w:rsidRPr="00532770" w:rsidRDefault="005E6DC9" w:rsidP="00EF630B">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E6DC9" w:rsidRPr="00532770" w:rsidRDefault="005E6DC9" w:rsidP="00EF630B">
            <w:pPr>
              <w:rPr>
                <w:rFonts w:eastAsia="Times New Roman" w:cstheme="minorHAnsi"/>
                <w:color w:val="000000"/>
                <w:sz w:val="10"/>
                <w:szCs w:val="10"/>
              </w:rPr>
            </w:pPr>
          </w:p>
        </w:tc>
      </w:tr>
      <w:tr w:rsidR="005B050D" w:rsidRPr="00A547EF" w:rsidTr="005B050D">
        <w:trPr>
          <w:trHeight w:val="286"/>
        </w:trPr>
        <w:tc>
          <w:tcPr>
            <w:tcW w:w="767" w:type="dxa"/>
            <w:vMerge w:val="restart"/>
            <w:tcBorders>
              <w:top w:val="single" w:sz="4" w:space="0" w:color="000000"/>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C++</w:t>
            </w:r>
          </w:p>
        </w:tc>
        <w:tc>
          <w:tcPr>
            <w:tcW w:w="1226" w:type="dxa"/>
            <w:tcBorders>
              <w:top w:val="single" w:sz="4"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Large number of constructs</w:t>
            </w:r>
          </w:p>
        </w:tc>
        <w:tc>
          <w:tcPr>
            <w:tcW w:w="1226" w:type="dxa"/>
            <w:tcBorders>
              <w:top w:val="single" w:sz="4"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Some constructs are context dependent</w:t>
            </w:r>
            <w:r>
              <w:rPr>
                <w:rFonts w:eastAsia="Times New Roman" w:cstheme="minorHAnsi"/>
                <w:sz w:val="10"/>
                <w:szCs w:val="10"/>
              </w:rPr>
              <w:t xml:space="preserve"> </w:t>
            </w:r>
            <w:r>
              <w:rPr>
                <w:rFonts w:eastAsia="Times New Roman" w:cstheme="minorHAnsi"/>
                <w:sz w:val="10"/>
                <w:szCs w:val="10"/>
              </w:rPr>
              <w:fldChar w:fldCharType="begin" w:fldLock="1"/>
            </w:r>
            <w:r>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sz w:val="10"/>
                <w:szCs w:val="10"/>
              </w:rPr>
              <w:fldChar w:fldCharType="separate"/>
            </w:r>
            <w:r w:rsidRPr="00A1727B">
              <w:rPr>
                <w:rFonts w:eastAsia="Times New Roman" w:cstheme="minorHAnsi"/>
                <w:noProof/>
                <w:sz w:val="10"/>
                <w:szCs w:val="10"/>
              </w:rPr>
              <w:t>[5]</w:t>
            </w:r>
            <w:r>
              <w:rPr>
                <w:rFonts w:eastAsia="Times New Roman" w:cstheme="minorHAnsi"/>
                <w:sz w:val="10"/>
                <w:szCs w:val="10"/>
              </w:rPr>
              <w:fldChar w:fldCharType="end"/>
            </w:r>
          </w:p>
        </w:tc>
        <w:tc>
          <w:tcPr>
            <w:tcW w:w="1226" w:type="dxa"/>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Sufficient number of data types available</w:t>
            </w:r>
          </w:p>
        </w:tc>
        <w:tc>
          <w:tcPr>
            <w:tcW w:w="1226" w:type="dxa"/>
            <w:tcBorders>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 xml:space="preserve">Some syntax do not reflect their meaning (such </w:t>
            </w:r>
            <w:proofErr w:type="spellStart"/>
            <w:r>
              <w:rPr>
                <w:rFonts w:eastAsia="Times New Roman" w:cstheme="minorHAnsi"/>
                <w:color w:val="000000"/>
                <w:sz w:val="10"/>
                <w:szCs w:val="10"/>
              </w:rPr>
              <w:t>cout</w:t>
            </w:r>
            <w:proofErr w:type="spellEnd"/>
            <w:r>
              <w:rPr>
                <w:rFonts w:eastAsia="Times New Roman" w:cstheme="minorHAnsi"/>
                <w:color w:val="000000"/>
                <w:sz w:val="10"/>
                <w:szCs w:val="10"/>
              </w:rPr>
              <w:t xml:space="preserve">, </w:t>
            </w:r>
            <w:proofErr w:type="spellStart"/>
            <w:r>
              <w:rPr>
                <w:rFonts w:eastAsia="Times New Roman" w:cstheme="minorHAnsi"/>
                <w:color w:val="000000"/>
                <w:sz w:val="10"/>
                <w:szCs w:val="10"/>
              </w:rPr>
              <w:t>cin</w:t>
            </w:r>
            <w:proofErr w:type="spellEnd"/>
            <w:r>
              <w:rPr>
                <w:rFonts w:eastAsia="Times New Roman" w:cstheme="minorHAnsi"/>
                <w:color w:val="000000"/>
                <w:sz w:val="10"/>
                <w:szCs w:val="10"/>
              </w:rPr>
              <w:t>)</w:t>
            </w:r>
          </w:p>
        </w:tc>
        <w:tc>
          <w:tcPr>
            <w:tcW w:w="1226" w:type="dxa"/>
            <w:tcBorders>
              <w:left w:val="single" w:sz="8" w:space="0" w:color="000000"/>
              <w:bottom w:val="single" w:sz="2"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left w:val="single" w:sz="8" w:space="0" w:color="000000"/>
              <w:bottom w:val="single" w:sz="2"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5B050D" w:rsidRPr="00A547EF" w:rsidTr="00E51BCB">
        <w:trPr>
          <w:trHeight w:val="292"/>
        </w:trPr>
        <w:tc>
          <w:tcPr>
            <w:tcW w:w="767" w:type="dxa"/>
            <w:vMerge/>
            <w:tcBorders>
              <w:top w:val="single" w:sz="4" w:space="0" w:color="000000"/>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Pr>
                <w:rFonts w:eastAsia="Times New Roman" w:cstheme="minorHAnsi"/>
                <w:color w:val="000000"/>
                <w:sz w:val="10"/>
                <w:szCs w:val="10"/>
              </w:rPr>
              <w:t xml:space="preserve">Supports feature multiplicity </w:t>
            </w:r>
            <w:r>
              <w:rPr>
                <w:rFonts w:eastAsia="Times New Roman" w:cstheme="minorHAnsi"/>
                <w:color w:val="000000"/>
                <w:sz w:val="10"/>
                <w:szCs w:val="10"/>
              </w:rPr>
              <w:fldChar w:fldCharType="begin" w:fldLock="1"/>
            </w:r>
            <w:r w:rsidR="006C597E">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B18B5">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Return types not consistent</w:t>
            </w:r>
            <w:r>
              <w:rPr>
                <w:rFonts w:eastAsia="Times New Roman" w:cstheme="minorHAnsi"/>
                <w:color w:val="000000"/>
                <w:sz w:val="10"/>
                <w:szCs w:val="10"/>
              </w:rPr>
              <w:t xml:space="preserve">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7E7C24">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val="restart"/>
            <w:tcBorders>
              <w:top w:val="single" w:sz="2" w:space="0" w:color="auto"/>
              <w:left w:val="single" w:sz="8" w:space="0" w:color="000000"/>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2"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2"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E51BCB">
        <w:trPr>
          <w:trHeight w:val="241"/>
        </w:trPr>
        <w:tc>
          <w:tcPr>
            <w:tcW w:w="767" w:type="dxa"/>
            <w:vMerge/>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Pr>
                <w:rFonts w:eastAsia="Times New Roman" w:cstheme="minorHAnsi"/>
                <w:color w:val="000000"/>
                <w:sz w:val="10"/>
                <w:szCs w:val="10"/>
              </w:rPr>
              <w:t>Supports operator overloading</w:t>
            </w:r>
          </w:p>
        </w:tc>
        <w:tc>
          <w:tcPr>
            <w:tcW w:w="1226" w:type="dxa"/>
            <w:tcBorders>
              <w:top w:val="single" w:sz="2"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Has exceptions in rules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5B050D">
        <w:trPr>
          <w:trHeight w:val="122"/>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Java</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Larg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110BEF">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N</w:t>
            </w:r>
            <w:r w:rsidRPr="00532770">
              <w:rPr>
                <w:rFonts w:eastAsia="Times New Roman" w:cstheme="minorHAnsi"/>
                <w:color w:val="000000"/>
                <w:sz w:val="10"/>
                <w:szCs w:val="10"/>
              </w:rPr>
              <w:t>o support for complex numbers</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Form and meaning reflects purpos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Enforced by language</w:t>
            </w:r>
          </w:p>
        </w:tc>
      </w:tr>
      <w:tr w:rsidR="005B050D" w:rsidRPr="00A547EF" w:rsidTr="005B050D">
        <w:trPr>
          <w:trHeight w:val="34"/>
        </w:trPr>
        <w:tc>
          <w:tcPr>
            <w:tcW w:w="767" w:type="dxa"/>
            <w:vMerge/>
            <w:tcBorders>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High feature multiplicity</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Pr>
                <w:rFonts w:eastAsia="Times New Roman" w:cstheme="minorHAnsi"/>
                <w:color w:val="000000"/>
                <w:sz w:val="10"/>
                <w:szCs w:val="10"/>
              </w:rPr>
              <w:fldChar w:fldCharType="separate"/>
            </w:r>
            <w:r w:rsidRPr="00DD1104">
              <w:rPr>
                <w:rFonts w:eastAsia="Times New Roman" w:cstheme="minorHAnsi"/>
                <w:noProof/>
                <w:color w:val="000000"/>
                <w:sz w:val="10"/>
                <w:szCs w:val="10"/>
              </w:rPr>
              <w:t>[1]</w:t>
            </w:r>
            <w:r>
              <w:rPr>
                <w:rFonts w:eastAsia="Times New Roman" w:cstheme="minorHAnsi"/>
                <w:color w:val="000000"/>
                <w:sz w:val="10"/>
                <w:szCs w:val="10"/>
              </w:rPr>
              <w:fldChar w:fldCharType="end"/>
            </w:r>
          </w:p>
        </w:tc>
        <w:tc>
          <w:tcPr>
            <w:tcW w:w="1226" w:type="dxa"/>
            <w:tcBorders>
              <w:top w:val="single" w:sz="4"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4"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5B050D">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Supports operator overloading</w:t>
            </w:r>
          </w:p>
        </w:tc>
        <w:tc>
          <w:tcPr>
            <w:tcW w:w="1226" w:type="dxa"/>
            <w:tcBorders>
              <w:top w:val="single" w:sz="4"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5B050D">
        <w:trPr>
          <w:trHeight w:val="275"/>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JavaScript</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Larg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mmonly used constructs are not context dependent </w:t>
            </w:r>
          </w:p>
        </w:tc>
        <w:tc>
          <w:tcPr>
            <w:tcW w:w="1226" w:type="dxa"/>
            <w:vMerge w:val="restart"/>
            <w:tcBorders>
              <w:top w:val="single" w:sz="12" w:space="0" w:color="auto"/>
              <w:left w:val="single" w:sz="8" w:space="0" w:color="000000"/>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N</w:t>
            </w:r>
            <w:r w:rsidRPr="00532770">
              <w:rPr>
                <w:rFonts w:eastAsia="Times New Roman" w:cstheme="minorHAnsi"/>
                <w:color w:val="000000"/>
                <w:sz w:val="10"/>
                <w:szCs w:val="10"/>
              </w:rPr>
              <w:t>o support for complex numbers</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Some syntax are a bit vagu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Enforced by language</w:t>
            </w:r>
          </w:p>
        </w:tc>
      </w:tr>
      <w:tr w:rsidR="005B050D" w:rsidRPr="00A547EF" w:rsidTr="005B050D">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High feature multiplicity</w:t>
            </w:r>
          </w:p>
        </w:tc>
        <w:tc>
          <w:tcPr>
            <w:tcW w:w="1226" w:type="dxa"/>
            <w:tcBorders>
              <w:top w:val="single" w:sz="4"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p>
        </w:tc>
        <w:tc>
          <w:tcPr>
            <w:tcW w:w="1226" w:type="dxa"/>
            <w:vMerge/>
            <w:tcBorders>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4"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936137">
        <w:trPr>
          <w:trHeight w:val="77"/>
        </w:trPr>
        <w:tc>
          <w:tcPr>
            <w:tcW w:w="767" w:type="dxa"/>
            <w:vMerge/>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Does not support operator overloading</w:t>
            </w:r>
          </w:p>
        </w:tc>
        <w:tc>
          <w:tcPr>
            <w:tcW w:w="1226" w:type="dxa"/>
            <w:tcBorders>
              <w:top w:val="single" w:sz="4"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Few exceptions in rules</w:t>
            </w: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F6163E">
        <w:trPr>
          <w:trHeight w:val="311"/>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Python</w:t>
            </w:r>
          </w:p>
          <w:p w:rsidR="005B050D" w:rsidRPr="00532770" w:rsidRDefault="005B050D" w:rsidP="005B050D">
            <w:pPr>
              <w:rPr>
                <w:rFonts w:eastAsia="Times New Roman" w:cstheme="minorHAnsi"/>
                <w:sz w:val="10"/>
                <w:szCs w:val="10"/>
              </w:rPr>
            </w:pP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Fewer number of basic constructs</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110BEF">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Everything is an object, proper support available for data types</w:t>
            </w:r>
          </w:p>
        </w:tc>
        <w:tc>
          <w:tcPr>
            <w:tcW w:w="1226" w:type="dxa"/>
            <w:tcBorders>
              <w:top w:val="single" w:sz="12"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Form and meaning reflects purpose</w:t>
            </w:r>
            <w:r>
              <w:rPr>
                <w:rFonts w:eastAsia="Times New Roman" w:cstheme="minorHAnsi"/>
                <w:sz w:val="10"/>
                <w:szCs w:val="10"/>
              </w:rPr>
              <w:t>, except list and tuples</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5B050D" w:rsidRPr="00A547EF" w:rsidTr="005B050D">
        <w:trPr>
          <w:trHeight w:val="273"/>
        </w:trPr>
        <w:tc>
          <w:tcPr>
            <w:tcW w:w="767" w:type="dxa"/>
            <w:vMerge/>
            <w:tcBorders>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 xml:space="preserve">Mostly no feature multiplicity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4A6669">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76B9E">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2" w:space="0" w:color="auto"/>
              <w:left w:val="single" w:sz="8" w:space="0" w:color="000000"/>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Compound statements signified by indented blocks</w:t>
            </w:r>
          </w:p>
        </w:tc>
        <w:tc>
          <w:tcPr>
            <w:tcW w:w="1226" w:type="dxa"/>
            <w:vMerge w:val="restart"/>
            <w:tcBorders>
              <w:top w:val="single" w:sz="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Does not allow multi line comment</w:t>
            </w:r>
          </w:p>
        </w:tc>
        <w:tc>
          <w:tcPr>
            <w:tcW w:w="1226" w:type="dxa"/>
            <w:vMerge w:val="restart"/>
            <w:tcBorders>
              <w:top w:val="single" w:sz="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Whitespace not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E51BCB">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 xml:space="preserve">Supports operator overloading </w:t>
            </w: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76B9E">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C6ED1" w:rsidRPr="00A547EF" w:rsidTr="00E51BCB">
        <w:trPr>
          <w:trHeight w:val="236"/>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R</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Fewer number of basic constructs</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p>
        </w:tc>
        <w:tc>
          <w:tcPr>
            <w:tcW w:w="1226" w:type="dxa"/>
            <w:vMerge w:val="restart"/>
            <w:tcBorders>
              <w:top w:val="single" w:sz="12" w:space="0" w:color="auto"/>
              <w:left w:val="single" w:sz="8" w:space="0" w:color="000000"/>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Everything is an object, proper support available for data types</w:t>
            </w:r>
          </w:p>
        </w:tc>
        <w:tc>
          <w:tcPr>
            <w:tcW w:w="1226" w:type="dxa"/>
            <w:tcBorders>
              <w:top w:val="single" w:sz="12"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sz w:val="10"/>
                <w:szCs w:val="10"/>
              </w:rPr>
              <w:t>Form and meaning reflects purpose</w:t>
            </w:r>
            <w:r>
              <w:rPr>
                <w:rFonts w:eastAsia="Times New Roman" w:cstheme="minorHAnsi"/>
                <w:sz w:val="10"/>
                <w:szCs w:val="10"/>
              </w:rPr>
              <w:t>, but some are quite different than common languages</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indented</w:t>
            </w:r>
          </w:p>
        </w:tc>
        <w:tc>
          <w:tcPr>
            <w:tcW w:w="1227" w:type="dxa"/>
            <w:vMerge w:val="restart"/>
            <w:tcBorders>
              <w:top w:val="single" w:sz="1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Enforced by language</w:t>
            </w:r>
          </w:p>
        </w:tc>
      </w:tr>
      <w:tr w:rsidR="005C6ED1" w:rsidRPr="00A547EF" w:rsidTr="005C6ED1">
        <w:trPr>
          <w:trHeight w:val="278"/>
        </w:trPr>
        <w:tc>
          <w:tcPr>
            <w:tcW w:w="767" w:type="dxa"/>
            <w:vMerge/>
            <w:tcBorders>
              <w:left w:val="single" w:sz="8" w:space="0" w:color="000000"/>
              <w:right w:val="single" w:sz="8" w:space="0" w:color="000000"/>
            </w:tcBorders>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C6ED1" w:rsidRPr="00485D5F" w:rsidRDefault="005C6ED1" w:rsidP="005C6ED1">
            <w:pPr>
              <w:rPr>
                <w:sz w:val="10"/>
                <w:szCs w:val="10"/>
              </w:rPr>
            </w:pPr>
            <w:r>
              <w:rPr>
                <w:sz w:val="10"/>
                <w:szCs w:val="10"/>
              </w:rPr>
              <w:t>No feature multiplicity</w:t>
            </w: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r w:rsidRPr="00532770">
              <w:rPr>
                <w:rFonts w:eastAsia="Times New Roman" w:cstheme="minorHAnsi"/>
                <w:color w:val="000000"/>
                <w:sz w:val="10"/>
                <w:szCs w:val="10"/>
              </w:rPr>
              <w:t>Return types consistent</w:t>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val="restart"/>
            <w:tcBorders>
              <w:top w:val="single" w:sz="2" w:space="0" w:color="auto"/>
              <w:left w:val="single" w:sz="8" w:space="0" w:color="000000"/>
              <w:right w:val="single" w:sz="8" w:space="0" w:color="000000"/>
            </w:tcBorders>
            <w:shd w:val="clear" w:color="auto" w:fill="FFFF00"/>
            <w:tcMar>
              <w:top w:w="100" w:type="dxa"/>
              <w:left w:w="100" w:type="dxa"/>
              <w:bottom w:w="100" w:type="dxa"/>
              <w:right w:w="100" w:type="dxa"/>
            </w:tcMar>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Compound statements signified by indented blocks</w:t>
            </w:r>
          </w:p>
        </w:tc>
        <w:tc>
          <w:tcPr>
            <w:tcW w:w="1226" w:type="dxa"/>
            <w:vMerge w:val="restart"/>
            <w:tcBorders>
              <w:top w:val="single" w:sz="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Does not allow multi line comment</w:t>
            </w:r>
          </w:p>
        </w:tc>
        <w:tc>
          <w:tcPr>
            <w:tcW w:w="1226" w:type="dxa"/>
            <w:vMerge w:val="restart"/>
            <w:tcBorders>
              <w:top w:val="single" w:sz="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Whitespace not disregarded</w:t>
            </w:r>
          </w:p>
        </w:tc>
        <w:tc>
          <w:tcPr>
            <w:tcW w:w="1227" w:type="dxa"/>
            <w:vMerge/>
            <w:tcBorders>
              <w:left w:val="single" w:sz="8" w:space="0" w:color="000000"/>
              <w:right w:val="single" w:sz="8" w:space="0" w:color="000000"/>
            </w:tcBorders>
            <w:shd w:val="clear" w:color="auto" w:fill="B6D7A8"/>
          </w:tcPr>
          <w:p w:rsidR="005C6ED1" w:rsidRPr="00532770" w:rsidRDefault="005C6ED1" w:rsidP="005C6ED1">
            <w:pPr>
              <w:rPr>
                <w:rFonts w:eastAsia="Times New Roman" w:cstheme="minorHAnsi"/>
                <w:sz w:val="10"/>
                <w:szCs w:val="10"/>
              </w:rPr>
            </w:pPr>
          </w:p>
        </w:tc>
      </w:tr>
      <w:tr w:rsidR="005C6ED1" w:rsidRPr="00A547EF" w:rsidTr="00E51BCB">
        <w:trPr>
          <w:trHeight w:val="299"/>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r>
              <w:rPr>
                <w:rFonts w:eastAsia="Times New Roman" w:cstheme="minorHAnsi"/>
                <w:sz w:val="10"/>
                <w:szCs w:val="10"/>
              </w:rPr>
              <w:t>Supports operator overloading</w:t>
            </w: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r>
    </w:tbl>
    <w:p w:rsidR="008229BC" w:rsidRDefault="008229BC" w:rsidP="00EF630B">
      <w:pPr>
        <w:rPr>
          <w:rFonts w:ascii="Arial" w:eastAsia="Times New Roman" w:hAnsi="Arial" w:cs="Arial"/>
          <w:color w:val="000000"/>
          <w:szCs w:val="20"/>
        </w:rPr>
      </w:pPr>
    </w:p>
    <w:p w:rsidR="00A547EF" w:rsidRPr="00A547EF" w:rsidRDefault="00A547EF" w:rsidP="00EF630B">
      <w:pPr>
        <w:rPr>
          <w:rFonts w:ascii="Times New Roman" w:eastAsia="Times New Roman" w:hAnsi="Times New Roman" w:cs="Times New Roman"/>
          <w:szCs w:val="20"/>
        </w:rPr>
      </w:pPr>
      <w:r w:rsidRPr="00A547EF">
        <w:rPr>
          <w:rFonts w:ascii="Arial" w:eastAsia="Times New Roman" w:hAnsi="Arial" w:cs="Arial"/>
          <w:color w:val="000000"/>
          <w:szCs w:val="20"/>
        </w:rPr>
        <w:lastRenderedPageBreak/>
        <w:t>For writability:</w:t>
      </w:r>
    </w:p>
    <w:tbl>
      <w:tblPr>
        <w:tblW w:w="0" w:type="auto"/>
        <w:tblCellMar>
          <w:top w:w="15" w:type="dxa"/>
          <w:left w:w="15" w:type="dxa"/>
          <w:bottom w:w="15" w:type="dxa"/>
          <w:right w:w="15" w:type="dxa"/>
        </w:tblCellMar>
        <w:tblLook w:val="04A0" w:firstRow="1" w:lastRow="0" w:firstColumn="1" w:lastColumn="0" w:noHBand="0" w:noVBand="1"/>
      </w:tblPr>
      <w:tblGrid>
        <w:gridCol w:w="767"/>
        <w:gridCol w:w="1527"/>
        <w:gridCol w:w="2539"/>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Support for abstr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Expressivity</w:t>
            </w:r>
          </w:p>
        </w:tc>
      </w:tr>
      <w:tr w:rsidR="00A547EF" w:rsidRPr="00A547EF" w:rsidTr="003B0A70">
        <w:trPr>
          <w:trHeight w:val="2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135305" w:rsidRDefault="00964305" w:rsidP="00EF630B">
            <w:pPr>
              <w:rPr>
                <w:rFonts w:eastAsia="Times New Roman" w:cstheme="minorHAnsi"/>
                <w:sz w:val="14"/>
                <w:szCs w:val="14"/>
              </w:rPr>
            </w:pPr>
            <w:r w:rsidRPr="00135305">
              <w:rPr>
                <w:rFonts w:eastAsia="Times New Roman" w:cstheme="minorHAnsi"/>
                <w:color w:val="000000"/>
                <w:sz w:val="14"/>
                <w:szCs w:val="14"/>
              </w:rPr>
              <w:t>No support</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135305" w:rsidRDefault="00C436F3" w:rsidP="00EF630B">
            <w:pPr>
              <w:rPr>
                <w:rFonts w:eastAsia="Times New Roman" w:cstheme="minorHAnsi"/>
                <w:sz w:val="14"/>
                <w:szCs w:val="14"/>
              </w:rPr>
            </w:pPr>
            <w:r w:rsidRPr="00135305">
              <w:rPr>
                <w:rFonts w:eastAsia="Times New Roman" w:cstheme="minorHAnsi"/>
                <w:color w:val="000000"/>
                <w:sz w:val="14"/>
                <w:szCs w:val="14"/>
              </w:rPr>
              <w:t>About 5</w:t>
            </w:r>
            <w:r w:rsidR="00EC4C11" w:rsidRPr="00135305">
              <w:rPr>
                <w:rFonts w:eastAsia="Times New Roman" w:cstheme="minorHAnsi"/>
                <w:color w:val="000000"/>
                <w:sz w:val="14"/>
                <w:szCs w:val="14"/>
              </w:rPr>
              <w:t xml:space="preserve"> lines needed to print hello world</w:t>
            </w:r>
          </w:p>
        </w:tc>
      </w:tr>
      <w:tr w:rsidR="00C436F3" w:rsidRPr="00A547EF" w:rsidTr="003B0A70">
        <w:trPr>
          <w:trHeight w:val="2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 xml:space="preserve">High level abstraction </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About 6 lines needed to print hello world</w:t>
            </w:r>
          </w:p>
        </w:tc>
      </w:tr>
      <w:tr w:rsidR="00EC4C11" w:rsidRPr="00A547EF" w:rsidTr="003B0A70">
        <w:trPr>
          <w:trHeight w:val="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Java</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EC4C11" w:rsidRPr="00135305" w:rsidRDefault="00C436F3" w:rsidP="00EC4C11">
            <w:pPr>
              <w:rPr>
                <w:rFonts w:eastAsia="Times New Roman" w:cstheme="minorHAnsi"/>
                <w:sz w:val="14"/>
                <w:szCs w:val="14"/>
              </w:rPr>
            </w:pPr>
            <w:r w:rsidRPr="00135305">
              <w:rPr>
                <w:rFonts w:eastAsia="Times New Roman" w:cstheme="minorHAnsi"/>
                <w:color w:val="000000"/>
                <w:sz w:val="14"/>
                <w:szCs w:val="14"/>
              </w:rPr>
              <w:t>About 5 lines needed to print hello worl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Pyth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A04E59">
            <w:pPr>
              <w:rPr>
                <w:rFonts w:eastAsia="Times New Roman" w:cstheme="minorHAnsi"/>
                <w:sz w:val="14"/>
                <w:szCs w:val="14"/>
              </w:rPr>
            </w:pPr>
            <w:r w:rsidRPr="00135305">
              <w:rPr>
                <w:rFonts w:eastAsia="Times New Roman" w:cstheme="minorHAnsi"/>
                <w:color w:val="000000"/>
                <w:sz w:val="14"/>
                <w:szCs w:val="14"/>
              </w:rPr>
              <w:t>1 line to print hello worl</w:t>
            </w:r>
            <w:r w:rsidR="003B0A70" w:rsidRPr="00135305">
              <w:rPr>
                <w:rFonts w:eastAsia="Times New Roman" w:cstheme="minorHAnsi"/>
                <w:color w:val="000000"/>
                <w:sz w:val="14"/>
                <w:szCs w:val="14"/>
              </w:rPr>
              <w:t>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JavaS</w:t>
            </w:r>
            <w:r w:rsidR="00EC4C11" w:rsidRPr="00135305">
              <w:rPr>
                <w:rFonts w:eastAsia="Times New Roman" w:cstheme="minorHAnsi"/>
                <w:color w:val="000000"/>
                <w:sz w:val="14"/>
                <w:szCs w:val="14"/>
              </w:rPr>
              <w:t>cript</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EC4C11" w:rsidRPr="00135305" w:rsidRDefault="001220B3" w:rsidP="00EC4C11">
            <w:pPr>
              <w:rPr>
                <w:rFonts w:eastAsia="Times New Roman" w:cstheme="minorHAnsi"/>
                <w:sz w:val="14"/>
                <w:szCs w:val="14"/>
              </w:rPr>
            </w:pPr>
            <w:r w:rsidRPr="00135305">
              <w:rPr>
                <w:rFonts w:eastAsia="Times New Roman" w:cstheme="minorHAnsi"/>
                <w:color w:val="000000"/>
                <w:sz w:val="14"/>
                <w:szCs w:val="14"/>
              </w:rPr>
              <w:t xml:space="preserve">No </w:t>
            </w:r>
            <w:r w:rsidR="00EC4C11" w:rsidRPr="00135305">
              <w:rPr>
                <w:rFonts w:eastAsia="Times New Roman" w:cstheme="minorHAnsi"/>
                <w:color w:val="000000"/>
                <w:sz w:val="14"/>
                <w:szCs w:val="14"/>
              </w:rPr>
              <w:t>built in support</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1 line to print hello worl</w:t>
            </w:r>
            <w:r w:rsidR="003B0A70" w:rsidRPr="00135305">
              <w:rPr>
                <w:rFonts w:eastAsia="Times New Roman" w:cstheme="minorHAnsi"/>
                <w:color w:val="000000"/>
                <w:sz w:val="14"/>
                <w:szCs w:val="14"/>
              </w:rPr>
              <w:t>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R</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3B0A70" w:rsidP="003B0A70">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3B0A70" w:rsidP="00EC4C11">
            <w:pPr>
              <w:rPr>
                <w:rFonts w:eastAsia="Times New Roman" w:cstheme="minorHAnsi"/>
                <w:sz w:val="14"/>
                <w:szCs w:val="14"/>
              </w:rPr>
            </w:pPr>
            <w:r w:rsidRPr="00135305">
              <w:rPr>
                <w:rFonts w:eastAsia="Times New Roman" w:cstheme="minorHAnsi"/>
                <w:color w:val="000000"/>
                <w:sz w:val="14"/>
                <w:szCs w:val="14"/>
              </w:rPr>
              <w:t>1 line to print hello world</w:t>
            </w:r>
          </w:p>
        </w:tc>
      </w:tr>
    </w:tbl>
    <w:p w:rsidR="00135305" w:rsidRDefault="00135305" w:rsidP="00EF630B">
      <w:pPr>
        <w:rPr>
          <w:rFonts w:ascii="Arial" w:eastAsia="Times New Roman" w:hAnsi="Arial" w:cs="Arial"/>
          <w:color w:val="000000"/>
          <w:szCs w:val="20"/>
        </w:rPr>
      </w:pPr>
    </w:p>
    <w:p w:rsidR="00A547EF" w:rsidRPr="00A547EF" w:rsidRDefault="00A547EF" w:rsidP="00EF630B">
      <w:pPr>
        <w:rPr>
          <w:rFonts w:ascii="Times New Roman" w:eastAsia="Times New Roman" w:hAnsi="Times New Roman" w:cs="Times New Roman"/>
          <w:szCs w:val="20"/>
        </w:rPr>
      </w:pPr>
      <w:r w:rsidRPr="00A547EF">
        <w:rPr>
          <w:rFonts w:ascii="Arial" w:eastAsia="Times New Roman" w:hAnsi="Arial" w:cs="Arial"/>
          <w:color w:val="000000"/>
          <w:szCs w:val="20"/>
        </w:rPr>
        <w:t>For Reliability:</w:t>
      </w:r>
    </w:p>
    <w:tbl>
      <w:tblPr>
        <w:tblW w:w="0" w:type="auto"/>
        <w:tblCellMar>
          <w:top w:w="15" w:type="dxa"/>
          <w:left w:w="15" w:type="dxa"/>
          <w:bottom w:w="15" w:type="dxa"/>
          <w:right w:w="15" w:type="dxa"/>
        </w:tblCellMar>
        <w:tblLook w:val="04A0" w:firstRow="1" w:lastRow="0" w:firstColumn="1" w:lastColumn="0" w:noHBand="0" w:noVBand="1"/>
      </w:tblPr>
      <w:tblGrid>
        <w:gridCol w:w="767"/>
        <w:gridCol w:w="1695"/>
        <w:gridCol w:w="2481"/>
        <w:gridCol w:w="3005"/>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Type check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Exception handl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Restricted aliasing</w:t>
            </w:r>
          </w:p>
        </w:tc>
      </w:tr>
      <w:tr w:rsidR="00135305" w:rsidRPr="00A547EF" w:rsidTr="00793F83">
        <w:trPr>
          <w:trHeight w:val="297"/>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135305" w:rsidRPr="00135305" w:rsidRDefault="00135305" w:rsidP="00EF630B">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135305" w:rsidRPr="00135305" w:rsidRDefault="00CA671E" w:rsidP="00EF630B">
            <w:pPr>
              <w:rPr>
                <w:rFonts w:eastAsia="Times New Roman" w:cstheme="minorHAnsi"/>
                <w:sz w:val="14"/>
                <w:szCs w:val="14"/>
              </w:rPr>
            </w:pPr>
            <w:r w:rsidRPr="00135305">
              <w:rPr>
                <w:rFonts w:eastAsia="Times New Roman" w:cstheme="minorHAnsi"/>
                <w:color w:val="000000"/>
                <w:sz w:val="14"/>
                <w:szCs w:val="14"/>
              </w:rPr>
              <w:t>Static type checking</w:t>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135305" w:rsidRPr="00135305" w:rsidRDefault="00CA671E" w:rsidP="00EF630B">
            <w:pPr>
              <w:rPr>
                <w:rFonts w:eastAsia="Times New Roman" w:cstheme="minorHAnsi"/>
                <w:sz w:val="14"/>
                <w:szCs w:val="14"/>
              </w:rPr>
            </w:pPr>
            <w:r w:rsidRPr="00135305">
              <w:rPr>
                <w:rFonts w:eastAsia="Times New Roman" w:cstheme="minorHAnsi"/>
                <w:color w:val="000000"/>
                <w:sz w:val="14"/>
                <w:szCs w:val="14"/>
              </w:rPr>
              <w:t xml:space="preserve">Does not provide </w:t>
            </w:r>
            <w:r w:rsidR="00135305" w:rsidRPr="00135305">
              <w:rPr>
                <w:rFonts w:eastAsia="Times New Roman" w:cstheme="minorHAnsi"/>
                <w:color w:val="000000"/>
                <w:sz w:val="14"/>
                <w:szCs w:val="14"/>
              </w:rPr>
              <w:t>support</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135305" w:rsidRPr="00135305" w:rsidRDefault="001B1533" w:rsidP="00EF630B">
            <w:pPr>
              <w:rPr>
                <w:rFonts w:eastAsia="Times New Roman" w:cstheme="minorHAnsi"/>
                <w:sz w:val="14"/>
                <w:szCs w:val="14"/>
              </w:rPr>
            </w:pPr>
            <w:r>
              <w:rPr>
                <w:rFonts w:eastAsia="Times New Roman" w:cstheme="minorHAnsi"/>
                <w:sz w:val="14"/>
                <w:szCs w:val="14"/>
              </w:rPr>
              <w:t>Support pr</w:t>
            </w:r>
            <w:r w:rsidR="001220B3">
              <w:rPr>
                <w:rFonts w:eastAsia="Times New Roman" w:cstheme="minorHAnsi"/>
                <w:sz w:val="14"/>
                <w:szCs w:val="14"/>
              </w:rPr>
              <w:t xml:space="preserve">ovided </w:t>
            </w:r>
          </w:p>
        </w:tc>
      </w:tr>
      <w:tr w:rsidR="00135305" w:rsidRPr="00A547EF" w:rsidTr="00793F83">
        <w:trPr>
          <w:trHeight w:val="55"/>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135305" w:rsidRPr="00135305" w:rsidRDefault="00135305" w:rsidP="00EF630B">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135305" w:rsidRPr="00135305" w:rsidRDefault="00C364D9" w:rsidP="00EF630B">
            <w:pPr>
              <w:rPr>
                <w:rFonts w:eastAsia="Times New Roman" w:cstheme="minorHAnsi"/>
                <w:color w:val="000000"/>
                <w:sz w:val="14"/>
                <w:szCs w:val="14"/>
              </w:rPr>
            </w:pPr>
            <w:r>
              <w:rPr>
                <w:rFonts w:eastAsia="Times New Roman" w:cstheme="minorHAnsi"/>
                <w:color w:val="000000"/>
                <w:sz w:val="14"/>
                <w:szCs w:val="14"/>
              </w:rPr>
              <w:t>Not very strongly typed</w:t>
            </w:r>
            <w:r w:rsidR="006C597E">
              <w:rPr>
                <w:rFonts w:eastAsia="Times New Roman" w:cstheme="minorHAnsi"/>
                <w:color w:val="000000"/>
                <w:sz w:val="14"/>
                <w:szCs w:val="14"/>
              </w:rPr>
              <w:fldChar w:fldCharType="begin" w:fldLock="1"/>
            </w:r>
            <w:r w:rsidR="006C597E">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6C597E">
              <w:rPr>
                <w:rFonts w:eastAsia="Times New Roman" w:cstheme="minorHAnsi"/>
                <w:color w:val="000000"/>
                <w:sz w:val="14"/>
                <w:szCs w:val="14"/>
              </w:rPr>
              <w:fldChar w:fldCharType="separate"/>
            </w:r>
            <w:r w:rsidR="006C597E" w:rsidRPr="006C597E">
              <w:rPr>
                <w:rFonts w:eastAsia="Times New Roman" w:cstheme="minorHAnsi"/>
                <w:noProof/>
                <w:color w:val="000000"/>
                <w:sz w:val="14"/>
                <w:szCs w:val="14"/>
              </w:rPr>
              <w:t>[5]</w:t>
            </w:r>
            <w:r w:rsidR="006C597E">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135305" w:rsidRPr="00135305" w:rsidRDefault="00135305" w:rsidP="00EF630B">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135305" w:rsidRPr="00135305" w:rsidRDefault="00135305" w:rsidP="00EF630B">
            <w:pPr>
              <w:rPr>
                <w:rFonts w:eastAsia="Times New Roman" w:cstheme="minorHAnsi"/>
                <w:sz w:val="14"/>
                <w:szCs w:val="14"/>
              </w:rPr>
            </w:pPr>
          </w:p>
        </w:tc>
      </w:tr>
      <w:tr w:rsidR="002575B9" w:rsidRPr="00A547EF" w:rsidTr="00793F83">
        <w:trPr>
          <w:trHeight w:val="319"/>
        </w:trPr>
        <w:tc>
          <w:tcPr>
            <w:tcW w:w="0" w:type="auto"/>
            <w:vMerge w:val="restart"/>
            <w:tcBorders>
              <w:left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atic </w:t>
            </w:r>
            <w:r w:rsidR="002575B9" w:rsidRPr="00135305">
              <w:rPr>
                <w:rFonts w:eastAsia="Times New Roman" w:cstheme="minorHAnsi"/>
                <w:color w:val="000000"/>
                <w:sz w:val="14"/>
                <w:szCs w:val="14"/>
              </w:rPr>
              <w:t>type checking</w:t>
            </w:r>
          </w:p>
        </w:tc>
        <w:tc>
          <w:tcPr>
            <w:tcW w:w="0" w:type="auto"/>
            <w:vMerge w:val="restart"/>
            <w:tcBorders>
              <w:left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D73FB4" w:rsidP="00D73FB4">
            <w:pPr>
              <w:rPr>
                <w:rFonts w:eastAsia="Times New Roman" w:cstheme="minorHAnsi"/>
                <w:sz w:val="14"/>
                <w:szCs w:val="14"/>
              </w:rPr>
            </w:pPr>
            <w:r>
              <w:rPr>
                <w:rFonts w:eastAsia="Times New Roman" w:cstheme="minorHAnsi"/>
                <w:color w:val="000000"/>
                <w:sz w:val="14"/>
                <w:szCs w:val="14"/>
              </w:rPr>
              <w:t xml:space="preserve">Moderate support </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D73FB4">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1B1533" w:rsidP="002575B9">
            <w:pPr>
              <w:rPr>
                <w:rFonts w:eastAsia="Times New Roman" w:cstheme="minorHAnsi"/>
                <w:sz w:val="14"/>
                <w:szCs w:val="14"/>
              </w:rPr>
            </w:pPr>
            <w:r>
              <w:rPr>
                <w:rFonts w:eastAsia="Times New Roman" w:cstheme="minorHAnsi"/>
                <w:sz w:val="14"/>
                <w:szCs w:val="14"/>
              </w:rPr>
              <w:t>Support provided</w:t>
            </w:r>
          </w:p>
        </w:tc>
      </w:tr>
      <w:tr w:rsidR="002575B9" w:rsidRPr="00A547EF" w:rsidTr="00793F83">
        <w:trPr>
          <w:trHeight w:val="209"/>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sidR="00D73FB4">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2575B9">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793F83">
        <w:trPr>
          <w:trHeight w:val="297"/>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Java</w:t>
            </w:r>
          </w:p>
        </w:tc>
        <w:tc>
          <w:tcPr>
            <w:tcW w:w="0" w:type="auto"/>
            <w:tcBorders>
              <w:top w:val="single" w:sz="8" w:space="0" w:color="000000"/>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at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rong </w:t>
            </w:r>
            <w:r w:rsidR="002575B9" w:rsidRPr="00135305">
              <w:rPr>
                <w:rFonts w:eastAsia="Times New Roman" w:cstheme="minorHAnsi"/>
                <w:color w:val="000000"/>
                <w:sz w:val="14"/>
                <w:szCs w:val="14"/>
              </w:rPr>
              <w:t>support using catch and throws</w:t>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2575B9" w:rsidRPr="00135305" w:rsidRDefault="00E35115" w:rsidP="002575B9">
            <w:pPr>
              <w:rPr>
                <w:rFonts w:eastAsia="Times New Roman" w:cstheme="minorHAnsi"/>
                <w:sz w:val="14"/>
                <w:szCs w:val="14"/>
              </w:rPr>
            </w:pPr>
            <w:r>
              <w:rPr>
                <w:rFonts w:eastAsia="Times New Roman" w:cstheme="minorHAnsi"/>
                <w:sz w:val="14"/>
                <w:szCs w:val="14"/>
              </w:rPr>
              <w:t>Handles aliasing in runtime, so moderate support</w:t>
            </w:r>
          </w:p>
        </w:tc>
      </w:tr>
      <w:tr w:rsidR="002575B9" w:rsidRPr="00A547EF" w:rsidTr="00793F83">
        <w:trPr>
          <w:trHeight w:val="44"/>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6C597E">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297"/>
        </w:trPr>
        <w:tc>
          <w:tcPr>
            <w:tcW w:w="0" w:type="auto"/>
            <w:vMerge w:val="restart"/>
            <w:tcBorders>
              <w:left w:val="single" w:sz="8" w:space="0" w:color="000000"/>
              <w:right w:val="single" w:sz="8" w:space="0" w:color="000000"/>
            </w:tcBorders>
            <w:tcMar>
              <w:top w:w="100" w:type="dxa"/>
              <w:left w:w="100" w:type="dxa"/>
              <w:bottom w:w="100" w:type="dxa"/>
              <w:right w:w="100" w:type="dxa"/>
            </w:tcMar>
          </w:tcPr>
          <w:p w:rsidR="002575B9" w:rsidRPr="00135305" w:rsidRDefault="00D73FB4" w:rsidP="002575B9">
            <w:pPr>
              <w:rPr>
                <w:rFonts w:eastAsia="Times New Roman" w:cstheme="minorHAnsi"/>
                <w:sz w:val="14"/>
                <w:szCs w:val="14"/>
              </w:rPr>
            </w:pPr>
            <w:r>
              <w:rPr>
                <w:rFonts w:eastAsia="Times New Roman" w:cstheme="minorHAnsi"/>
                <w:color w:val="000000"/>
                <w:sz w:val="14"/>
                <w:szCs w:val="14"/>
              </w:rPr>
              <w:t>JavaS</w:t>
            </w:r>
            <w:r w:rsidR="002575B9" w:rsidRPr="00135305">
              <w:rPr>
                <w:rFonts w:eastAsia="Times New Roman" w:cstheme="minorHAnsi"/>
                <w:color w:val="000000"/>
                <w:sz w:val="14"/>
                <w:szCs w:val="14"/>
              </w:rPr>
              <w:t>cript</w:t>
            </w:r>
          </w:p>
        </w:tc>
        <w:tc>
          <w:tcPr>
            <w:tcW w:w="0" w:type="auto"/>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left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Moderate </w:t>
            </w:r>
            <w:r w:rsidR="002575B9" w:rsidRPr="00135305">
              <w:rPr>
                <w:rFonts w:eastAsia="Times New Roman" w:cstheme="minorHAnsi"/>
                <w:color w:val="000000"/>
                <w:sz w:val="14"/>
                <w:szCs w:val="14"/>
              </w:rPr>
              <w:t>support using try catch throw</w:t>
            </w:r>
          </w:p>
        </w:tc>
        <w:tc>
          <w:tcPr>
            <w:tcW w:w="0" w:type="auto"/>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E35115" w:rsidP="002575B9">
            <w:pPr>
              <w:rPr>
                <w:rFonts w:eastAsia="Times New Roman" w:cstheme="minorHAnsi"/>
                <w:sz w:val="14"/>
                <w:szCs w:val="14"/>
              </w:rPr>
            </w:pPr>
            <w:r>
              <w:rPr>
                <w:rFonts w:eastAsia="Times New Roman" w:cstheme="minorHAnsi"/>
                <w:sz w:val="14"/>
                <w:szCs w:val="14"/>
              </w:rPr>
              <w:t>Aliasing not possible</w:t>
            </w:r>
          </w:p>
        </w:tc>
      </w:tr>
      <w:tr w:rsidR="002575B9" w:rsidRPr="00A547EF" w:rsidTr="00E35115">
        <w:trPr>
          <w:trHeight w:val="231"/>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Not strongly typed</w:t>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341"/>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Python</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D73FB4" w:rsidP="002575B9">
            <w:pPr>
              <w:rPr>
                <w:rFonts w:eastAsia="Times New Roman" w:cstheme="minorHAnsi"/>
                <w:sz w:val="14"/>
                <w:szCs w:val="14"/>
              </w:rPr>
            </w:pPr>
            <w:r>
              <w:rPr>
                <w:rFonts w:eastAsia="Times New Roman" w:cstheme="minorHAnsi"/>
                <w:color w:val="000000"/>
                <w:sz w:val="14"/>
                <w:szCs w:val="14"/>
              </w:rPr>
              <w:t xml:space="preserve">Strong </w:t>
            </w:r>
            <w:r w:rsidR="002575B9" w:rsidRPr="00135305">
              <w:rPr>
                <w:rFonts w:eastAsia="Times New Roman" w:cstheme="minorHAnsi"/>
                <w:color w:val="000000"/>
                <w:sz w:val="14"/>
                <w:szCs w:val="14"/>
              </w:rPr>
              <w:t>support using try except</w:t>
            </w:r>
            <w:r>
              <w:rPr>
                <w:rFonts w:eastAsia="Times New Roman" w:cstheme="minorHAnsi"/>
                <w:color w:val="000000"/>
                <w:sz w:val="14"/>
                <w:szCs w:val="14"/>
              </w:rPr>
              <w:fldChar w:fldCharType="begin" w:fldLock="1"/>
            </w:r>
            <w:r w:rsidR="00EE00C6">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D73FB4">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2575B9" w:rsidRPr="00135305" w:rsidRDefault="00E35115" w:rsidP="002575B9">
            <w:pPr>
              <w:rPr>
                <w:rFonts w:eastAsia="Times New Roman" w:cstheme="minorHAnsi"/>
                <w:sz w:val="14"/>
                <w:szCs w:val="14"/>
              </w:rPr>
            </w:pPr>
            <w:r>
              <w:rPr>
                <w:rFonts w:eastAsia="Times New Roman" w:cstheme="minorHAnsi"/>
                <w:sz w:val="14"/>
                <w:szCs w:val="14"/>
              </w:rPr>
              <w:t>Support not provided</w:t>
            </w:r>
          </w:p>
        </w:tc>
      </w:tr>
      <w:tr w:rsidR="002575B9" w:rsidRPr="00A547EF" w:rsidTr="00E35115">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6C597E">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330"/>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R</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2575B9" w:rsidRPr="00135305" w:rsidRDefault="000D51D0"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FFFF00"/>
            <w:tcMar>
              <w:top w:w="100" w:type="dxa"/>
              <w:left w:w="100" w:type="dxa"/>
              <w:bottom w:w="100" w:type="dxa"/>
              <w:right w:w="100" w:type="dxa"/>
            </w:tcMar>
            <w:hideMark/>
          </w:tcPr>
          <w:p w:rsidR="002575B9" w:rsidRPr="00135305" w:rsidRDefault="000D51D0" w:rsidP="002575B9">
            <w:pPr>
              <w:rPr>
                <w:rFonts w:eastAsia="Times New Roman" w:cstheme="minorHAnsi"/>
                <w:sz w:val="14"/>
                <w:szCs w:val="14"/>
              </w:rPr>
            </w:pPr>
            <w:r w:rsidRPr="00135305">
              <w:rPr>
                <w:rFonts w:eastAsia="Times New Roman" w:cstheme="minorHAnsi"/>
                <w:color w:val="000000"/>
                <w:sz w:val="14"/>
                <w:szCs w:val="14"/>
              </w:rPr>
              <w:t xml:space="preserve">Moderate </w:t>
            </w:r>
            <w:r>
              <w:rPr>
                <w:rFonts w:eastAsia="Times New Roman" w:cstheme="minorHAnsi"/>
                <w:color w:val="000000"/>
                <w:sz w:val="14"/>
                <w:szCs w:val="14"/>
              </w:rPr>
              <w:t xml:space="preserve">support </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4E79A4" w:rsidP="002575B9">
            <w:pPr>
              <w:rPr>
                <w:rFonts w:eastAsia="Times New Roman" w:cstheme="minorHAnsi"/>
                <w:sz w:val="14"/>
                <w:szCs w:val="14"/>
              </w:rPr>
            </w:pPr>
            <w:r>
              <w:rPr>
                <w:rFonts w:eastAsia="Times New Roman" w:cstheme="minorHAnsi"/>
                <w:sz w:val="14"/>
                <w:szCs w:val="14"/>
              </w:rPr>
              <w:t>Aliasing not possible</w:t>
            </w:r>
          </w:p>
        </w:tc>
      </w:tr>
      <w:tr w:rsidR="002575B9" w:rsidRPr="00A547EF" w:rsidTr="00E35115">
        <w:trPr>
          <w:trHeight w:val="11"/>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374F24" w:rsidP="002575B9">
            <w:pPr>
              <w:rPr>
                <w:rFonts w:eastAsia="Times New Roman" w:cstheme="minorHAnsi"/>
                <w:color w:val="000000"/>
                <w:sz w:val="14"/>
                <w:szCs w:val="14"/>
              </w:rPr>
            </w:pPr>
            <w:r>
              <w:rPr>
                <w:rFonts w:eastAsia="Times New Roman" w:cstheme="minorHAnsi"/>
                <w:color w:val="000000"/>
                <w:sz w:val="14"/>
                <w:szCs w:val="14"/>
              </w:rPr>
              <w:t>Strongly typed</w:t>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bl>
    <w:p w:rsidR="00A36037" w:rsidRPr="00A547EF" w:rsidRDefault="00A36037" w:rsidP="00A36037">
      <w:pPr>
        <w:rPr>
          <w:rFonts w:ascii="Times New Roman" w:eastAsia="Times New Roman" w:hAnsi="Times New Roman" w:cs="Times New Roman"/>
          <w:szCs w:val="20"/>
        </w:rPr>
      </w:pPr>
    </w:p>
    <w:p w:rsidR="0045591D" w:rsidRPr="0045591D" w:rsidRDefault="0045591D" w:rsidP="0045591D">
      <w:pPr>
        <w:rPr>
          <w:szCs w:val="20"/>
        </w:rPr>
      </w:pPr>
      <w:r w:rsidRPr="0045591D">
        <w:rPr>
          <w:szCs w:val="20"/>
        </w:rPr>
        <w:lastRenderedPageBreak/>
        <w:t xml:space="preserve">Based on our findings so far, Python and R seem to be the most readable and writable. Both of these languages have become very prominent languages in recent years, which might be attributed to their high level readability and writability. </w:t>
      </w:r>
      <w:r w:rsidR="00236BE5">
        <w:rPr>
          <w:szCs w:val="20"/>
        </w:rPr>
        <w:t>C has very low re</w:t>
      </w:r>
      <w:r w:rsidR="00DC03C7">
        <w:rPr>
          <w:szCs w:val="20"/>
        </w:rPr>
        <w:t>adability and writability, which makes sense considering it is the oldest and lowest level language amongst these 6 languages.</w:t>
      </w:r>
    </w:p>
    <w:p w:rsidR="00406936" w:rsidRDefault="0045591D" w:rsidP="0045591D">
      <w:pPr>
        <w:rPr>
          <w:szCs w:val="20"/>
        </w:rPr>
      </w:pPr>
      <w:r w:rsidRPr="0045591D">
        <w:rPr>
          <w:szCs w:val="20"/>
        </w:rPr>
        <w:t>However, in terms of reliability, Java seems to be the reigning champion. Java has been continuously developed for many years, and is one of the main languages used in industry level development and software. Hence it does make sense that it has the most reliable characteristics.</w:t>
      </w:r>
      <w:r w:rsidR="00DC03C7">
        <w:rPr>
          <w:szCs w:val="20"/>
        </w:rPr>
        <w:t xml:space="preserve"> JavaScript and R both have low reliability, </w:t>
      </w:r>
      <w:r w:rsidR="00CA4066">
        <w:rPr>
          <w:szCs w:val="20"/>
        </w:rPr>
        <w:t xml:space="preserve">which is consistent with the fact that JavaScript is mostly used in web and server applications, but not other types of software and R is not used for software development at all. </w:t>
      </w:r>
    </w:p>
    <w:p w:rsidR="00F94DE9" w:rsidRDefault="00A84AAD" w:rsidP="00A84AAD">
      <w:pPr>
        <w:pStyle w:val="Heading2"/>
      </w:pPr>
      <w:r>
        <w:t>Survey</w:t>
      </w:r>
    </w:p>
    <w:p w:rsidR="00A84AAD" w:rsidRDefault="00507E65" w:rsidP="00A84AAD">
      <w:r>
        <w:t>The main purpose of this survey was to check whether people’s opinions reflected the findings found in the theoretical comparison</w:t>
      </w:r>
      <w:r w:rsidR="002648E9">
        <w:t xml:space="preserve">. However, we also wanted to see if there was a difference in preference or judgement of </w:t>
      </w:r>
      <w:r w:rsidR="00883F5D">
        <w:t>rea</w:t>
      </w:r>
      <w:r w:rsidR="0094561B">
        <w:t>dability and writability between</w:t>
      </w:r>
      <w:r w:rsidR="00883F5D">
        <w:t xml:space="preserve"> non/new programmers and experienced programmers. </w:t>
      </w:r>
      <w:r w:rsidR="0094561B">
        <w:t>Our assumption is that there should be some differences, as programmers tend to have a bias for the languages they’</w:t>
      </w:r>
      <w:r w:rsidR="00E115DB">
        <w:t>re more familiar with</w:t>
      </w:r>
      <w:r w:rsidR="002E1392">
        <w:t xml:space="preserve"> and find them or languages with similar syntax more readable</w:t>
      </w:r>
      <w:r w:rsidR="00E115DB">
        <w:t xml:space="preserve">. The questions </w:t>
      </w:r>
      <w:r w:rsidR="00AE1DDA">
        <w:t>asked the participants the following questions: how familiar they were with programming, how important readability and writability was to them, and the</w:t>
      </w:r>
      <w:r w:rsidR="002E1392">
        <w:t>n a code snippet of a bubble sort algorithm written in each language was shown and they were asked to score the languages based on readability and writability, in separate questions.</w:t>
      </w:r>
      <w:r w:rsidR="00740E9E">
        <w:t xml:space="preserve"> The scoring was done from 1 to 5, with 1 being least readable/writable and 5 being most readable/writable.</w:t>
      </w:r>
    </w:p>
    <w:p w:rsidR="002E1392" w:rsidRDefault="002E1392" w:rsidP="002E1392">
      <w:pPr>
        <w:pStyle w:val="Heading2"/>
      </w:pPr>
      <w:r>
        <w:t>Efficiency comparison</w:t>
      </w:r>
    </w:p>
    <w:p w:rsidR="002E1392" w:rsidRDefault="00D55B25" w:rsidP="002E1392">
      <w:r>
        <w:t xml:space="preserve">It is general knowledge that high level languages are comparatively slower than lower level languages, due to the high amounts of abstraction and layers </w:t>
      </w:r>
      <w:r w:rsidR="00AC774C">
        <w:t>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itability. For this purpose, two algorithms were used: Bubble sort algorithm and Matrix multiplication algorithm</w:t>
      </w:r>
      <w:r w:rsidR="00F44060">
        <w:t>. To keep the factor of abstraction somewhat constant between the languages, available library functions were not used for sorting</w:t>
      </w:r>
      <w:r w:rsidR="00074A87">
        <w:t xml:space="preserve"> or multiplication</w:t>
      </w:r>
      <w:r w:rsidR="00F44060">
        <w:t>, instead the algorithm</w:t>
      </w:r>
      <w:r w:rsidR="00074A87">
        <w:t>s</w:t>
      </w:r>
      <w:r w:rsidR="00F44060">
        <w:t xml:space="preserve"> was implemented from scratch. </w:t>
      </w:r>
      <w:r w:rsidR="00074A87">
        <w:t xml:space="preserve">The only exception was R in matrix multiplication, which has a designated operator specifically for matrix multiplication. </w:t>
      </w:r>
      <w:r w:rsidR="001B1885">
        <w:t xml:space="preserve">The code snippets for the bubble sort algorithm have been included, but for the sake of space, matrix </w:t>
      </w:r>
      <w:r w:rsidR="006C57EF">
        <w:t>multiplication codes have been submitted separately.</w:t>
      </w:r>
    </w:p>
    <w:tbl>
      <w:tblPr>
        <w:tblStyle w:val="GridTable1Light"/>
        <w:tblW w:w="0" w:type="auto"/>
        <w:tblLook w:val="0420" w:firstRow="1" w:lastRow="0" w:firstColumn="0" w:lastColumn="0" w:noHBand="0" w:noVBand="1"/>
      </w:tblPr>
      <w:tblGrid>
        <w:gridCol w:w="3955"/>
        <w:gridCol w:w="5395"/>
      </w:tblGrid>
      <w:tr w:rsidR="0002493F" w:rsidTr="006B359A">
        <w:trPr>
          <w:cnfStyle w:val="100000000000" w:firstRow="1" w:lastRow="0" w:firstColumn="0" w:lastColumn="0" w:oddVBand="0" w:evenVBand="0" w:oddHBand="0" w:evenHBand="0" w:firstRowFirstColumn="0" w:firstRowLastColumn="0" w:lastRowFirstColumn="0" w:lastRowLastColumn="0"/>
        </w:trPr>
        <w:tc>
          <w:tcPr>
            <w:tcW w:w="3955" w:type="dxa"/>
          </w:tcPr>
          <w:p w:rsidR="0002493F" w:rsidRDefault="0038733E" w:rsidP="002E1392">
            <w:r>
              <w:t>Code listing 1: Bubble sort in C</w:t>
            </w:r>
          </w:p>
        </w:tc>
        <w:tc>
          <w:tcPr>
            <w:tcW w:w="5395" w:type="dxa"/>
          </w:tcPr>
          <w:p w:rsidR="0002493F" w:rsidRDefault="0038733E" w:rsidP="002E1392">
            <w:r>
              <w:t>Code listing 1: Bubble sort in C++</w:t>
            </w:r>
          </w:p>
        </w:tc>
      </w:tr>
      <w:tr w:rsidR="0002493F" w:rsidTr="006B359A">
        <w:tc>
          <w:tcPr>
            <w:tcW w:w="3955" w:type="dxa"/>
            <w:tcBorders>
              <w:left w:val="single" w:sz="4" w:space="0" w:color="FFFFFF" w:themeColor="background1"/>
            </w:tcBorders>
          </w:tcPr>
          <w:p w:rsidR="0002493F" w:rsidRDefault="0002493F" w:rsidP="0002493F">
            <w:r>
              <w:t>#include &lt;</w:t>
            </w:r>
            <w:proofErr w:type="spellStart"/>
            <w:r>
              <w:t>stdio.h</w:t>
            </w:r>
            <w:proofErr w:type="spellEnd"/>
            <w:r>
              <w:t>&gt;</w:t>
            </w:r>
          </w:p>
          <w:p w:rsidR="0002493F" w:rsidRDefault="0002493F" w:rsidP="0002493F">
            <w:r>
              <w:t xml:space="preserve">void swap(long </w:t>
            </w:r>
            <w:proofErr w:type="spellStart"/>
            <w:r>
              <w:t>long</w:t>
            </w:r>
            <w:proofErr w:type="spellEnd"/>
            <w:r>
              <w:t xml:space="preserve"> </w:t>
            </w:r>
            <w:proofErr w:type="spellStart"/>
            <w:r>
              <w:t>int</w:t>
            </w:r>
            <w:proofErr w:type="spellEnd"/>
            <w:r>
              <w:t xml:space="preserve"> *</w:t>
            </w:r>
            <w:proofErr w:type="spellStart"/>
            <w:r>
              <w:t>xp</w:t>
            </w:r>
            <w:proofErr w:type="spellEnd"/>
            <w:r>
              <w:t xml:space="preserve">, long </w:t>
            </w:r>
            <w:proofErr w:type="spellStart"/>
            <w:r>
              <w:t>long</w:t>
            </w:r>
            <w:proofErr w:type="spellEnd"/>
            <w:r>
              <w:t xml:space="preserve"> </w:t>
            </w:r>
            <w:proofErr w:type="spellStart"/>
            <w:r>
              <w:t>int</w:t>
            </w:r>
            <w:proofErr w:type="spellEnd"/>
            <w:r>
              <w:t xml:space="preserve"> *</w:t>
            </w:r>
            <w:proofErr w:type="spellStart"/>
            <w:r>
              <w:t>yp</w:t>
            </w:r>
            <w:proofErr w:type="spellEnd"/>
            <w:r>
              <w:t>)</w:t>
            </w:r>
          </w:p>
          <w:p w:rsidR="0002493F" w:rsidRDefault="0002493F" w:rsidP="0002493F">
            <w:r>
              <w:t>{</w:t>
            </w:r>
          </w:p>
          <w:p w:rsidR="0002493F" w:rsidRDefault="0002493F" w:rsidP="0002493F">
            <w:r>
              <w:t xml:space="preserve">    long </w:t>
            </w:r>
            <w:proofErr w:type="spellStart"/>
            <w:r>
              <w:t>long</w:t>
            </w:r>
            <w:proofErr w:type="spellEnd"/>
            <w:r>
              <w:t xml:space="preserve"> </w:t>
            </w:r>
            <w:proofErr w:type="spellStart"/>
            <w:r>
              <w:t>int</w:t>
            </w:r>
            <w:proofErr w:type="spellEnd"/>
            <w:r>
              <w:t xml:space="preserve"> temp = *</w:t>
            </w:r>
            <w:proofErr w:type="spellStart"/>
            <w:r>
              <w:t>xp</w:t>
            </w:r>
            <w:proofErr w:type="spellEnd"/>
            <w:r>
              <w:t>;</w:t>
            </w:r>
          </w:p>
          <w:p w:rsidR="0002493F" w:rsidRDefault="0002493F" w:rsidP="0002493F">
            <w:r>
              <w:t xml:space="preserve">    *</w:t>
            </w:r>
            <w:proofErr w:type="spellStart"/>
            <w:r>
              <w:t>xp</w:t>
            </w:r>
            <w:proofErr w:type="spellEnd"/>
            <w:r>
              <w:t xml:space="preserve"> = *</w:t>
            </w:r>
            <w:proofErr w:type="spellStart"/>
            <w:r>
              <w:t>yp</w:t>
            </w:r>
            <w:proofErr w:type="spellEnd"/>
            <w:r>
              <w:t>;</w:t>
            </w:r>
          </w:p>
          <w:p w:rsidR="0002493F" w:rsidRDefault="0002493F" w:rsidP="0002493F">
            <w:r>
              <w:t xml:space="preserve">    *</w:t>
            </w:r>
            <w:proofErr w:type="spellStart"/>
            <w:r>
              <w:t>yp</w:t>
            </w:r>
            <w:proofErr w:type="spellEnd"/>
            <w:r>
              <w:t xml:space="preserve"> = temp;</w:t>
            </w:r>
          </w:p>
          <w:p w:rsidR="0002493F" w:rsidRDefault="0002493F" w:rsidP="0002493F">
            <w:r>
              <w:t>}</w:t>
            </w:r>
          </w:p>
          <w:p w:rsidR="0002493F" w:rsidRDefault="0002493F" w:rsidP="0002493F">
            <w:r>
              <w:t xml:space="preserve">void </w:t>
            </w:r>
            <w:proofErr w:type="spellStart"/>
            <w:r>
              <w:t>bubbleSort</w:t>
            </w:r>
            <w:proofErr w:type="spellEnd"/>
            <w:r>
              <w:t>(</w:t>
            </w:r>
            <w:proofErr w:type="spellStart"/>
            <w:r>
              <w:t>int</w:t>
            </w:r>
            <w:proofErr w:type="spellEnd"/>
            <w:r>
              <w:t xml:space="preserve"> </w:t>
            </w:r>
            <w:proofErr w:type="spellStart"/>
            <w:r>
              <w:t>arr</w:t>
            </w:r>
            <w:proofErr w:type="spellEnd"/>
            <w:r>
              <w:t xml:space="preserve">[], </w:t>
            </w:r>
            <w:proofErr w:type="spellStart"/>
            <w:r>
              <w:t>int</w:t>
            </w:r>
            <w:proofErr w:type="spellEnd"/>
            <w:r>
              <w:t xml:space="preserve"> n)</w:t>
            </w:r>
          </w:p>
          <w:p w:rsidR="0002493F" w:rsidRDefault="0002493F" w:rsidP="0002493F">
            <w:r>
              <w:t>{</w:t>
            </w:r>
          </w:p>
          <w:p w:rsidR="0002493F" w:rsidRDefault="0002493F" w:rsidP="0002493F">
            <w:r>
              <w:t xml:space="preserve">   </w:t>
            </w:r>
            <w:proofErr w:type="spellStart"/>
            <w:r>
              <w:t>int</w:t>
            </w:r>
            <w:proofErr w:type="spellEnd"/>
            <w:r>
              <w:t xml:space="preserve"> </w:t>
            </w:r>
            <w:proofErr w:type="spellStart"/>
            <w:r>
              <w:t>i</w:t>
            </w:r>
            <w:proofErr w:type="spellEnd"/>
            <w:r>
              <w:t>, j;</w:t>
            </w:r>
          </w:p>
          <w:p w:rsidR="0002493F" w:rsidRDefault="0002493F" w:rsidP="0002493F">
            <w:r>
              <w:t xml:space="preserve">   for (</w:t>
            </w:r>
            <w:proofErr w:type="spellStart"/>
            <w:r>
              <w:t>i</w:t>
            </w:r>
            <w:proofErr w:type="spellEnd"/>
            <w:r>
              <w:t xml:space="preserve"> = 0; </w:t>
            </w:r>
            <w:proofErr w:type="spellStart"/>
            <w:r>
              <w:t>i</w:t>
            </w:r>
            <w:proofErr w:type="spellEnd"/>
            <w:r>
              <w:t xml:space="preserve"> &lt; n-1; </w:t>
            </w:r>
            <w:proofErr w:type="spellStart"/>
            <w:r>
              <w:t>i</w:t>
            </w:r>
            <w:proofErr w:type="spellEnd"/>
            <w:r>
              <w:t>++)</w:t>
            </w:r>
          </w:p>
          <w:p w:rsidR="0002493F" w:rsidRDefault="0002493F" w:rsidP="0002493F">
            <w:r>
              <w:t xml:space="preserve">       for (j = 0; j &lt; n-i-1; </w:t>
            </w:r>
            <w:proofErr w:type="spellStart"/>
            <w:r>
              <w:t>j++</w:t>
            </w:r>
            <w:proofErr w:type="spellEnd"/>
            <w:r>
              <w:t>)</w:t>
            </w:r>
          </w:p>
          <w:p w:rsidR="0002493F" w:rsidRDefault="0002493F" w:rsidP="0002493F">
            <w:r>
              <w:t xml:space="preserve">           if (</w:t>
            </w:r>
            <w:proofErr w:type="spellStart"/>
            <w:r>
              <w:t>arr</w:t>
            </w:r>
            <w:proofErr w:type="spellEnd"/>
            <w:r>
              <w:t xml:space="preserve">[j] &gt; </w:t>
            </w:r>
            <w:proofErr w:type="spellStart"/>
            <w:r>
              <w:t>arr</w:t>
            </w:r>
            <w:proofErr w:type="spellEnd"/>
            <w:r>
              <w:t>[j+1])</w:t>
            </w:r>
          </w:p>
          <w:p w:rsidR="0002493F" w:rsidRDefault="0002493F" w:rsidP="0002493F">
            <w:r>
              <w:t xml:space="preserve">              swap(&amp;</w:t>
            </w:r>
            <w:proofErr w:type="spellStart"/>
            <w:r>
              <w:t>arr</w:t>
            </w:r>
            <w:proofErr w:type="spellEnd"/>
            <w:r>
              <w:t>[j], &amp;</w:t>
            </w:r>
            <w:proofErr w:type="spellStart"/>
            <w:r>
              <w:t>arr</w:t>
            </w:r>
            <w:proofErr w:type="spellEnd"/>
            <w:r>
              <w:t>[j+1]);</w:t>
            </w:r>
          </w:p>
          <w:p w:rsidR="00A663D4" w:rsidRDefault="0002493F" w:rsidP="0002493F">
            <w:r>
              <w:t>}</w:t>
            </w:r>
          </w:p>
          <w:p w:rsidR="0002493F" w:rsidRDefault="0002493F" w:rsidP="0002493F">
            <w:proofErr w:type="spellStart"/>
            <w:r>
              <w:t>int</w:t>
            </w:r>
            <w:proofErr w:type="spellEnd"/>
            <w:r>
              <w:t xml:space="preserve"> main(void)</w:t>
            </w:r>
          </w:p>
          <w:p w:rsidR="0002493F" w:rsidRDefault="0002493F" w:rsidP="0002493F">
            <w:r>
              <w:lastRenderedPageBreak/>
              <w:t>{</w:t>
            </w:r>
          </w:p>
          <w:p w:rsidR="0002493F" w:rsidRDefault="0002493F" w:rsidP="0002493F">
            <w:r>
              <w:t xml:space="preserve">    </w:t>
            </w:r>
            <w:proofErr w:type="spellStart"/>
            <w:r>
              <w:t>int</w:t>
            </w:r>
            <w:proofErr w:type="spellEnd"/>
            <w:r>
              <w:t xml:space="preserve"> </w:t>
            </w:r>
            <w:proofErr w:type="spellStart"/>
            <w:r>
              <w:t>arr</w:t>
            </w:r>
            <w:proofErr w:type="spellEnd"/>
            <w:r>
              <w:t>[1000000];</w:t>
            </w:r>
          </w:p>
          <w:p w:rsidR="0002493F" w:rsidRDefault="0002493F" w:rsidP="0002493F">
            <w:r>
              <w:t xml:space="preserve">    </w:t>
            </w:r>
            <w:proofErr w:type="spellStart"/>
            <w:r>
              <w:t>int</w:t>
            </w:r>
            <w:proofErr w:type="spellEnd"/>
            <w:r>
              <w:t xml:space="preserve"> </w:t>
            </w:r>
            <w:proofErr w:type="spellStart"/>
            <w:r>
              <w:t>i</w:t>
            </w:r>
            <w:proofErr w:type="spellEnd"/>
            <w:r>
              <w:t xml:space="preserve"> = 0;</w:t>
            </w:r>
          </w:p>
          <w:p w:rsidR="0002493F" w:rsidRDefault="0002493F" w:rsidP="0002493F">
            <w:r>
              <w:t xml:space="preserve">    FILE * </w:t>
            </w:r>
            <w:proofErr w:type="spellStart"/>
            <w:r>
              <w:t>fp</w:t>
            </w:r>
            <w:proofErr w:type="spellEnd"/>
            <w:r>
              <w:t>;</w:t>
            </w:r>
          </w:p>
          <w:p w:rsidR="0002493F" w:rsidRDefault="0002493F" w:rsidP="0002493F">
            <w:r>
              <w:t xml:space="preserve">    if (</w:t>
            </w:r>
            <w:proofErr w:type="spellStart"/>
            <w:r>
              <w:t>fp</w:t>
            </w:r>
            <w:proofErr w:type="spellEnd"/>
            <w:r>
              <w:t xml:space="preserve"> = </w:t>
            </w:r>
            <w:proofErr w:type="spellStart"/>
            <w:r>
              <w:t>fopen</w:t>
            </w:r>
            <w:proofErr w:type="spellEnd"/>
            <w:r>
              <w:t>("numbers.txt", "r")) {</w:t>
            </w:r>
          </w:p>
          <w:p w:rsidR="0002493F" w:rsidRDefault="0002493F" w:rsidP="0002493F">
            <w:r>
              <w:t xml:space="preserve">        while (</w:t>
            </w:r>
            <w:proofErr w:type="spellStart"/>
            <w:r>
              <w:t>fscanf</w:t>
            </w:r>
            <w:proofErr w:type="spellEnd"/>
            <w:r>
              <w:t>(</w:t>
            </w:r>
            <w:proofErr w:type="spellStart"/>
            <w:r>
              <w:t>fp</w:t>
            </w:r>
            <w:proofErr w:type="spellEnd"/>
            <w:r>
              <w:t>, "%d", &amp;</w:t>
            </w:r>
            <w:proofErr w:type="spellStart"/>
            <w:r>
              <w:t>arr</w:t>
            </w:r>
            <w:proofErr w:type="spellEnd"/>
            <w:r>
              <w:t>[</w:t>
            </w:r>
            <w:proofErr w:type="spellStart"/>
            <w:r>
              <w:t>i</w:t>
            </w:r>
            <w:proofErr w:type="spellEnd"/>
            <w:r>
              <w:t>]) != EOF) {</w:t>
            </w:r>
          </w:p>
          <w:p w:rsidR="0002493F" w:rsidRDefault="0002493F" w:rsidP="0002493F">
            <w:r>
              <w:t xml:space="preserve">            ++</w:t>
            </w:r>
            <w:proofErr w:type="spellStart"/>
            <w:r>
              <w:t>i</w:t>
            </w:r>
            <w:proofErr w:type="spellEnd"/>
            <w:r>
              <w:t>;</w:t>
            </w:r>
          </w:p>
          <w:p w:rsidR="0002493F" w:rsidRDefault="0002493F" w:rsidP="0002493F">
            <w:r>
              <w:t xml:space="preserve">        }</w:t>
            </w:r>
          </w:p>
          <w:p w:rsidR="0002493F" w:rsidRDefault="0002493F" w:rsidP="0002493F">
            <w:r>
              <w:t xml:space="preserve">        </w:t>
            </w:r>
            <w:proofErr w:type="spellStart"/>
            <w:r>
              <w:t>fclose</w:t>
            </w:r>
            <w:proofErr w:type="spellEnd"/>
            <w:r>
              <w:t>(</w:t>
            </w:r>
            <w:proofErr w:type="spellStart"/>
            <w:r>
              <w:t>fp</w:t>
            </w:r>
            <w:proofErr w:type="spellEnd"/>
            <w:r>
              <w:t>);</w:t>
            </w:r>
          </w:p>
          <w:p w:rsidR="0002493F" w:rsidRDefault="0002493F" w:rsidP="0002493F">
            <w:r>
              <w:t xml:space="preserve">    }</w:t>
            </w:r>
          </w:p>
          <w:p w:rsidR="0002493F" w:rsidRDefault="0002493F" w:rsidP="0002493F">
            <w:r>
              <w:t xml:space="preserve">    </w:t>
            </w:r>
            <w:proofErr w:type="spellStart"/>
            <w:r>
              <w:t>int</w:t>
            </w:r>
            <w:proofErr w:type="spellEnd"/>
            <w:r>
              <w:t xml:space="preserve"> n = </w:t>
            </w:r>
            <w:proofErr w:type="spellStart"/>
            <w:r>
              <w:t>sizeof</w:t>
            </w:r>
            <w:proofErr w:type="spellEnd"/>
            <w:r>
              <w:t>(</w:t>
            </w:r>
            <w:proofErr w:type="spellStart"/>
            <w:r>
              <w:t>arr</w:t>
            </w:r>
            <w:proofErr w:type="spellEnd"/>
            <w:r>
              <w:t>)/</w:t>
            </w:r>
            <w:proofErr w:type="spellStart"/>
            <w:r>
              <w:t>sizeof</w:t>
            </w:r>
            <w:proofErr w:type="spellEnd"/>
            <w:r>
              <w:t>(</w:t>
            </w:r>
            <w:proofErr w:type="spellStart"/>
            <w:r>
              <w:t>arr</w:t>
            </w:r>
            <w:proofErr w:type="spellEnd"/>
            <w:r>
              <w:t>[0]);</w:t>
            </w:r>
          </w:p>
          <w:p w:rsidR="0002493F" w:rsidRDefault="00381F17" w:rsidP="0002493F">
            <w:r>
              <w:t xml:space="preserve">    </w:t>
            </w:r>
            <w:proofErr w:type="spellStart"/>
            <w:r w:rsidR="0002493F">
              <w:t>bubbleSort</w:t>
            </w:r>
            <w:proofErr w:type="spellEnd"/>
            <w:r w:rsidR="0002493F">
              <w:t>(</w:t>
            </w:r>
            <w:proofErr w:type="spellStart"/>
            <w:r w:rsidR="0002493F">
              <w:t>arr</w:t>
            </w:r>
            <w:proofErr w:type="spellEnd"/>
            <w:r w:rsidR="0002493F">
              <w:t>, n);</w:t>
            </w:r>
          </w:p>
          <w:p w:rsidR="00A663D4" w:rsidRDefault="00381F17" w:rsidP="0002493F">
            <w:r>
              <w:t xml:space="preserve">    </w:t>
            </w:r>
            <w:proofErr w:type="spellStart"/>
            <w:r w:rsidR="0002493F">
              <w:t>printf</w:t>
            </w:r>
            <w:proofErr w:type="spellEnd"/>
            <w:r w:rsidR="0002493F">
              <w:t>("Sorted array: \n");</w:t>
            </w:r>
          </w:p>
          <w:p w:rsidR="00A663D4" w:rsidRDefault="00381F17" w:rsidP="00A663D4">
            <w:r>
              <w:t xml:space="preserve">   </w:t>
            </w:r>
            <w:r w:rsidR="0002493F">
              <w:t xml:space="preserve"> </w:t>
            </w:r>
            <w:r w:rsidR="00A663D4">
              <w:t>for (</w:t>
            </w:r>
            <w:proofErr w:type="spellStart"/>
            <w:r w:rsidR="00A663D4">
              <w:t>i</w:t>
            </w:r>
            <w:proofErr w:type="spellEnd"/>
            <w:r w:rsidR="00A663D4">
              <w:t xml:space="preserve">=0; </w:t>
            </w:r>
            <w:proofErr w:type="spellStart"/>
            <w:r w:rsidR="00A663D4">
              <w:t>i</w:t>
            </w:r>
            <w:proofErr w:type="spellEnd"/>
            <w:r w:rsidR="00A663D4">
              <w:t xml:space="preserve"> &lt; size; </w:t>
            </w:r>
            <w:proofErr w:type="spellStart"/>
            <w:r w:rsidR="00A663D4">
              <w:t>i</w:t>
            </w:r>
            <w:proofErr w:type="spellEnd"/>
            <w:r w:rsidR="00A663D4">
              <w:t>++)</w:t>
            </w:r>
          </w:p>
          <w:p w:rsidR="00A663D4" w:rsidRDefault="00A663D4" w:rsidP="00A663D4">
            <w:r>
              <w:t xml:space="preserve">        </w:t>
            </w:r>
            <w:proofErr w:type="spellStart"/>
            <w:r>
              <w:t>printf</w:t>
            </w:r>
            <w:proofErr w:type="spellEnd"/>
            <w:r>
              <w:t xml:space="preserve">("%d ", </w:t>
            </w:r>
            <w:proofErr w:type="spellStart"/>
            <w:r>
              <w:t>arr</w:t>
            </w:r>
            <w:proofErr w:type="spellEnd"/>
            <w:r>
              <w:t>[</w:t>
            </w:r>
            <w:proofErr w:type="spellStart"/>
            <w:r>
              <w:t>i</w:t>
            </w:r>
            <w:proofErr w:type="spellEnd"/>
            <w:r>
              <w:t>]);</w:t>
            </w:r>
          </w:p>
          <w:p w:rsidR="0002493F" w:rsidRDefault="00A663D4" w:rsidP="0002493F">
            <w:r>
              <w:t xml:space="preserve">    </w:t>
            </w:r>
            <w:proofErr w:type="spellStart"/>
            <w:r>
              <w:t>printf</w:t>
            </w:r>
            <w:proofErr w:type="spellEnd"/>
            <w:r>
              <w:t>("\n");</w:t>
            </w:r>
          </w:p>
          <w:p w:rsidR="0002493F" w:rsidRDefault="0002493F" w:rsidP="0002493F">
            <w:r>
              <w:t xml:space="preserve">    return 0;</w:t>
            </w:r>
          </w:p>
          <w:p w:rsidR="0002493F" w:rsidRDefault="0002493F" w:rsidP="0002493F">
            <w:r>
              <w:t>}</w:t>
            </w:r>
          </w:p>
        </w:tc>
        <w:tc>
          <w:tcPr>
            <w:tcW w:w="5395" w:type="dxa"/>
            <w:tcBorders>
              <w:right w:val="single" w:sz="4" w:space="0" w:color="FFFFFF" w:themeColor="background1"/>
            </w:tcBorders>
          </w:tcPr>
          <w:p w:rsidR="00381F17" w:rsidRDefault="00381F17" w:rsidP="00381F17">
            <w:r>
              <w:lastRenderedPageBreak/>
              <w:t>#include &lt;</w:t>
            </w:r>
            <w:proofErr w:type="spellStart"/>
            <w:r>
              <w:t>fstream</w:t>
            </w:r>
            <w:proofErr w:type="spellEnd"/>
            <w:r>
              <w:t>&gt;</w:t>
            </w:r>
          </w:p>
          <w:p w:rsidR="00381F17" w:rsidRDefault="00381F17" w:rsidP="00381F17">
            <w:r>
              <w:t>#include&lt;</w:t>
            </w:r>
            <w:proofErr w:type="spellStart"/>
            <w:r>
              <w:t>iostream</w:t>
            </w:r>
            <w:proofErr w:type="spellEnd"/>
            <w:r>
              <w:t>&gt;</w:t>
            </w:r>
          </w:p>
          <w:p w:rsidR="00381F17" w:rsidRDefault="00381F17" w:rsidP="00381F17">
            <w:r>
              <w:t xml:space="preserve">using namespace </w:t>
            </w:r>
            <w:proofErr w:type="spellStart"/>
            <w:r>
              <w:t>std</w:t>
            </w:r>
            <w:proofErr w:type="spellEnd"/>
            <w:r>
              <w:t>;</w:t>
            </w:r>
          </w:p>
          <w:p w:rsidR="00381F17" w:rsidRDefault="00381F17" w:rsidP="00381F17">
            <w:r>
              <w:t>void swap(</w:t>
            </w:r>
            <w:proofErr w:type="spellStart"/>
            <w:r>
              <w:t>int</w:t>
            </w:r>
            <w:proofErr w:type="spellEnd"/>
            <w:r>
              <w:t xml:space="preserve"> *</w:t>
            </w:r>
            <w:proofErr w:type="spellStart"/>
            <w:r>
              <w:t>xp</w:t>
            </w:r>
            <w:proofErr w:type="spellEnd"/>
            <w:r>
              <w:t xml:space="preserve">, </w:t>
            </w:r>
            <w:proofErr w:type="spellStart"/>
            <w:r>
              <w:t>int</w:t>
            </w:r>
            <w:proofErr w:type="spellEnd"/>
            <w:r>
              <w:t xml:space="preserve"> *</w:t>
            </w:r>
            <w:proofErr w:type="spellStart"/>
            <w:r>
              <w:t>yp</w:t>
            </w:r>
            <w:proofErr w:type="spellEnd"/>
            <w:r>
              <w:t>)</w:t>
            </w:r>
          </w:p>
          <w:p w:rsidR="00381F17" w:rsidRDefault="00381F17" w:rsidP="00381F17">
            <w:r>
              <w:t>{</w:t>
            </w:r>
          </w:p>
          <w:p w:rsidR="00381F17" w:rsidRDefault="00381F17" w:rsidP="00381F17">
            <w:r>
              <w:t xml:space="preserve">    </w:t>
            </w:r>
            <w:proofErr w:type="spellStart"/>
            <w:r>
              <w:t>int</w:t>
            </w:r>
            <w:proofErr w:type="spellEnd"/>
            <w:r>
              <w:t xml:space="preserve"> temp = *</w:t>
            </w:r>
            <w:proofErr w:type="spellStart"/>
            <w:r>
              <w:t>xp</w:t>
            </w:r>
            <w:proofErr w:type="spellEnd"/>
            <w:r>
              <w:t>;</w:t>
            </w:r>
          </w:p>
          <w:p w:rsidR="00381F17" w:rsidRDefault="00381F17" w:rsidP="00381F17">
            <w:r>
              <w:t xml:space="preserve">    *</w:t>
            </w:r>
            <w:proofErr w:type="spellStart"/>
            <w:r>
              <w:t>xp</w:t>
            </w:r>
            <w:proofErr w:type="spellEnd"/>
            <w:r>
              <w:t xml:space="preserve"> = *</w:t>
            </w:r>
            <w:proofErr w:type="spellStart"/>
            <w:r>
              <w:t>yp</w:t>
            </w:r>
            <w:proofErr w:type="spellEnd"/>
            <w:r>
              <w:t>;</w:t>
            </w:r>
          </w:p>
          <w:p w:rsidR="00381F17" w:rsidRDefault="00381F17" w:rsidP="00381F17">
            <w:r>
              <w:t xml:space="preserve">    *</w:t>
            </w:r>
            <w:proofErr w:type="spellStart"/>
            <w:r>
              <w:t>yp</w:t>
            </w:r>
            <w:proofErr w:type="spellEnd"/>
            <w:r>
              <w:t xml:space="preserve"> = temp;</w:t>
            </w:r>
          </w:p>
          <w:p w:rsidR="00381F17" w:rsidRDefault="00381F17" w:rsidP="00381F17">
            <w:r>
              <w:t>}</w:t>
            </w:r>
          </w:p>
          <w:p w:rsidR="00381F17" w:rsidRDefault="00381F17" w:rsidP="00381F17">
            <w:r>
              <w:t xml:space="preserve">void </w:t>
            </w:r>
            <w:proofErr w:type="spellStart"/>
            <w:r>
              <w:t>bubbleSort</w:t>
            </w:r>
            <w:proofErr w:type="spellEnd"/>
            <w:r>
              <w:t>(</w:t>
            </w:r>
            <w:proofErr w:type="spellStart"/>
            <w:r>
              <w:t>int</w:t>
            </w:r>
            <w:proofErr w:type="spellEnd"/>
            <w:r>
              <w:t xml:space="preserve"> </w:t>
            </w:r>
            <w:proofErr w:type="spellStart"/>
            <w:r>
              <w:t>arr</w:t>
            </w:r>
            <w:proofErr w:type="spellEnd"/>
            <w:r>
              <w:t xml:space="preserve">[], </w:t>
            </w:r>
            <w:proofErr w:type="spellStart"/>
            <w:r>
              <w:t>int</w:t>
            </w:r>
            <w:proofErr w:type="spellEnd"/>
            <w:r>
              <w:t xml:space="preserve"> n)</w:t>
            </w:r>
          </w:p>
          <w:p w:rsidR="00381F17" w:rsidRDefault="00381F17" w:rsidP="00381F17">
            <w:r>
              <w:t>{</w:t>
            </w:r>
          </w:p>
          <w:p w:rsidR="00381F17" w:rsidRDefault="00381F17" w:rsidP="00381F17">
            <w:r>
              <w:t xml:space="preserve">    </w:t>
            </w:r>
            <w:proofErr w:type="spellStart"/>
            <w:r>
              <w:t>int</w:t>
            </w:r>
            <w:proofErr w:type="spellEnd"/>
            <w:r>
              <w:t xml:space="preserve"> </w:t>
            </w:r>
            <w:proofErr w:type="spellStart"/>
            <w:r>
              <w:t>i</w:t>
            </w:r>
            <w:proofErr w:type="spellEnd"/>
            <w:r>
              <w:t>, j;</w:t>
            </w:r>
          </w:p>
          <w:p w:rsidR="00381F17" w:rsidRDefault="00381F17" w:rsidP="00381F17">
            <w:r>
              <w:t xml:space="preserve">    for (</w:t>
            </w:r>
            <w:proofErr w:type="spellStart"/>
            <w:r>
              <w:t>i</w:t>
            </w:r>
            <w:proofErr w:type="spellEnd"/>
            <w:r>
              <w:t xml:space="preserve"> = 0; </w:t>
            </w:r>
            <w:proofErr w:type="spellStart"/>
            <w:r>
              <w:t>i</w:t>
            </w:r>
            <w:proofErr w:type="spellEnd"/>
            <w:r>
              <w:t xml:space="preserve"> &lt; n-1; </w:t>
            </w:r>
            <w:proofErr w:type="spellStart"/>
            <w:r>
              <w:t>i</w:t>
            </w:r>
            <w:proofErr w:type="spellEnd"/>
            <w:r>
              <w:t>++)</w:t>
            </w:r>
          </w:p>
          <w:p w:rsidR="00381F17" w:rsidRDefault="00381F17" w:rsidP="00381F17">
            <w:r>
              <w:t xml:space="preserve">    for (j = 0; j &lt; n-i-1; </w:t>
            </w:r>
            <w:proofErr w:type="spellStart"/>
            <w:r>
              <w:t>j++</w:t>
            </w:r>
            <w:proofErr w:type="spellEnd"/>
            <w:r>
              <w:t>)</w:t>
            </w:r>
          </w:p>
          <w:p w:rsidR="00381F17" w:rsidRDefault="00381F17" w:rsidP="00381F17">
            <w:r>
              <w:t xml:space="preserve">        if (</w:t>
            </w:r>
            <w:proofErr w:type="spellStart"/>
            <w:r>
              <w:t>arr</w:t>
            </w:r>
            <w:proofErr w:type="spellEnd"/>
            <w:r>
              <w:t xml:space="preserve">[j] &gt; </w:t>
            </w:r>
            <w:proofErr w:type="spellStart"/>
            <w:r>
              <w:t>arr</w:t>
            </w:r>
            <w:proofErr w:type="spellEnd"/>
            <w:r>
              <w:t>[j+1])</w:t>
            </w:r>
          </w:p>
          <w:p w:rsidR="00381F17" w:rsidRDefault="00381F17" w:rsidP="00381F17">
            <w:r>
              <w:t xml:space="preserve">            swap(&amp;</w:t>
            </w:r>
            <w:proofErr w:type="spellStart"/>
            <w:r>
              <w:t>arr</w:t>
            </w:r>
            <w:proofErr w:type="spellEnd"/>
            <w:r>
              <w:t>[j], &amp;</w:t>
            </w:r>
            <w:proofErr w:type="spellStart"/>
            <w:r>
              <w:t>arr</w:t>
            </w:r>
            <w:proofErr w:type="spellEnd"/>
            <w:r>
              <w:t>[j+1]);</w:t>
            </w:r>
          </w:p>
          <w:p w:rsidR="00381F17" w:rsidRDefault="00381F17" w:rsidP="00381F17">
            <w:r>
              <w:lastRenderedPageBreak/>
              <w:t>}</w:t>
            </w:r>
          </w:p>
          <w:p w:rsidR="00381F17" w:rsidRDefault="00381F17" w:rsidP="00381F17">
            <w:proofErr w:type="spellStart"/>
            <w:r>
              <w:t>int</w:t>
            </w:r>
            <w:proofErr w:type="spellEnd"/>
            <w:r>
              <w:t xml:space="preserve"> main() {</w:t>
            </w:r>
          </w:p>
          <w:p w:rsidR="00381F17" w:rsidRDefault="00381F17" w:rsidP="00381F17">
            <w:r>
              <w:t xml:space="preserve">   </w:t>
            </w:r>
            <w:proofErr w:type="spellStart"/>
            <w:r>
              <w:t>int</w:t>
            </w:r>
            <w:proofErr w:type="spellEnd"/>
            <w:r>
              <w:t xml:space="preserve"> </w:t>
            </w:r>
            <w:proofErr w:type="spellStart"/>
            <w:r>
              <w:t>arr</w:t>
            </w:r>
            <w:proofErr w:type="spellEnd"/>
            <w:r>
              <w:t>[100000];</w:t>
            </w:r>
          </w:p>
          <w:p w:rsidR="00381F17" w:rsidRDefault="00381F17" w:rsidP="00381F17">
            <w:r>
              <w:t xml:space="preserve">   </w:t>
            </w:r>
            <w:proofErr w:type="spellStart"/>
            <w:r>
              <w:t>ifstream</w:t>
            </w:r>
            <w:proofErr w:type="spellEnd"/>
            <w:r>
              <w:t xml:space="preserve"> is("numbers.txt");</w:t>
            </w:r>
          </w:p>
          <w:p w:rsidR="00381F17" w:rsidRDefault="00381F17" w:rsidP="00381F17">
            <w:r>
              <w:t xml:space="preserve">   </w:t>
            </w:r>
            <w:proofErr w:type="spellStart"/>
            <w:r>
              <w:t>int</w:t>
            </w:r>
            <w:proofErr w:type="spellEnd"/>
            <w:r>
              <w:t xml:space="preserve"> </w:t>
            </w:r>
            <w:proofErr w:type="spellStart"/>
            <w:r>
              <w:t>cnt</w:t>
            </w:r>
            <w:proofErr w:type="spellEnd"/>
            <w:r>
              <w:t>= 0;</w:t>
            </w:r>
          </w:p>
          <w:p w:rsidR="00381F17" w:rsidRDefault="00381F17" w:rsidP="00381F17">
            <w:r>
              <w:t xml:space="preserve">   </w:t>
            </w:r>
            <w:proofErr w:type="spellStart"/>
            <w:r>
              <w:t>int</w:t>
            </w:r>
            <w:proofErr w:type="spellEnd"/>
            <w:r>
              <w:t xml:space="preserve"> x;</w:t>
            </w:r>
          </w:p>
          <w:p w:rsidR="00381F17" w:rsidRDefault="00381F17" w:rsidP="00381F17">
            <w:r>
              <w:t xml:space="preserve">   while (</w:t>
            </w:r>
            <w:proofErr w:type="spellStart"/>
            <w:r>
              <w:t>cnt</w:t>
            </w:r>
            <w:proofErr w:type="spellEnd"/>
            <w:r>
              <w:t xml:space="preserve"> &lt; </w:t>
            </w:r>
            <w:proofErr w:type="spellStart"/>
            <w:r>
              <w:t>arr</w:t>
            </w:r>
            <w:proofErr w:type="spellEnd"/>
            <w:r>
              <w:t>[100000] &amp;&amp; is &gt;&gt; x)</w:t>
            </w:r>
          </w:p>
          <w:p w:rsidR="00381F17" w:rsidRDefault="00381F17" w:rsidP="00381F17">
            <w:r>
              <w:t xml:space="preserve">   </w:t>
            </w:r>
            <w:proofErr w:type="spellStart"/>
            <w:r>
              <w:t>arr</w:t>
            </w:r>
            <w:proofErr w:type="spellEnd"/>
            <w:r>
              <w:t>[</w:t>
            </w:r>
            <w:proofErr w:type="spellStart"/>
            <w:r>
              <w:t>cnt</w:t>
            </w:r>
            <w:proofErr w:type="spellEnd"/>
            <w:r>
              <w:t>++] = x;</w:t>
            </w:r>
          </w:p>
          <w:p w:rsidR="00381F17" w:rsidRDefault="00381F17" w:rsidP="00381F17">
            <w:r>
              <w:t xml:space="preserve">   </w:t>
            </w:r>
            <w:proofErr w:type="spellStart"/>
            <w:r>
              <w:t>int</w:t>
            </w:r>
            <w:proofErr w:type="spellEnd"/>
            <w:r>
              <w:t xml:space="preserve"> n = </w:t>
            </w:r>
            <w:proofErr w:type="spellStart"/>
            <w:r>
              <w:t>sizeof</w:t>
            </w:r>
            <w:proofErr w:type="spellEnd"/>
            <w:r>
              <w:t>(</w:t>
            </w:r>
            <w:proofErr w:type="spellStart"/>
            <w:r>
              <w:t>arr</w:t>
            </w:r>
            <w:proofErr w:type="spellEnd"/>
            <w:r>
              <w:t>)/</w:t>
            </w:r>
            <w:proofErr w:type="spellStart"/>
            <w:r>
              <w:t>sizeof</w:t>
            </w:r>
            <w:proofErr w:type="spellEnd"/>
            <w:r>
              <w:t>(</w:t>
            </w:r>
            <w:proofErr w:type="spellStart"/>
            <w:r>
              <w:t>arr</w:t>
            </w:r>
            <w:proofErr w:type="spellEnd"/>
            <w:r>
              <w:t>[0]);</w:t>
            </w:r>
          </w:p>
          <w:p w:rsidR="00381F17" w:rsidRDefault="00381F17" w:rsidP="00381F17">
            <w:r>
              <w:t xml:space="preserve">    </w:t>
            </w:r>
            <w:proofErr w:type="spellStart"/>
            <w:r>
              <w:t>bubbleSort</w:t>
            </w:r>
            <w:proofErr w:type="spellEnd"/>
            <w:r>
              <w:t>(</w:t>
            </w:r>
            <w:proofErr w:type="spellStart"/>
            <w:r>
              <w:t>arr</w:t>
            </w:r>
            <w:proofErr w:type="spellEnd"/>
            <w:r>
              <w:t>, n);</w:t>
            </w:r>
          </w:p>
          <w:p w:rsidR="00381F17" w:rsidRDefault="00381F17" w:rsidP="00381F17">
            <w:r>
              <w:t xml:space="preserve">    </w:t>
            </w:r>
            <w:proofErr w:type="spellStart"/>
            <w:r>
              <w:t>cout</w:t>
            </w:r>
            <w:proofErr w:type="spellEnd"/>
            <w:r>
              <w:t>&lt;&lt;"Sorted array: \n";</w:t>
            </w:r>
          </w:p>
          <w:p w:rsidR="00507534" w:rsidRDefault="00381F17" w:rsidP="00507534">
            <w:r>
              <w:t xml:space="preserve">    </w:t>
            </w:r>
            <w:r w:rsidR="00507534">
              <w:t>for (</w:t>
            </w:r>
            <w:proofErr w:type="spellStart"/>
            <w:r w:rsidR="00507534">
              <w:t>i</w:t>
            </w:r>
            <w:proofErr w:type="spellEnd"/>
            <w:r w:rsidR="00507534">
              <w:t xml:space="preserve"> = 0; </w:t>
            </w:r>
            <w:proofErr w:type="spellStart"/>
            <w:r w:rsidR="00507534">
              <w:t>i</w:t>
            </w:r>
            <w:proofErr w:type="spellEnd"/>
            <w:r w:rsidR="00507534">
              <w:t xml:space="preserve"> &lt; size; </w:t>
            </w:r>
            <w:proofErr w:type="spellStart"/>
            <w:r w:rsidR="00507534">
              <w:t>i</w:t>
            </w:r>
            <w:proofErr w:type="spellEnd"/>
            <w:r w:rsidR="00507534">
              <w:t>++)</w:t>
            </w:r>
          </w:p>
          <w:p w:rsidR="00507534" w:rsidRDefault="00507534" w:rsidP="00507534">
            <w:r>
              <w:t xml:space="preserve">        </w:t>
            </w:r>
            <w:proofErr w:type="spellStart"/>
            <w:r>
              <w:t>cout</w:t>
            </w:r>
            <w:proofErr w:type="spellEnd"/>
            <w:r>
              <w:t xml:space="preserve"> &lt;&lt; </w:t>
            </w:r>
            <w:proofErr w:type="spellStart"/>
            <w:r>
              <w:t>arr</w:t>
            </w:r>
            <w:proofErr w:type="spellEnd"/>
            <w:r>
              <w:t>[</w:t>
            </w:r>
            <w:proofErr w:type="spellStart"/>
            <w:r>
              <w:t>i</w:t>
            </w:r>
            <w:proofErr w:type="spellEnd"/>
            <w:r>
              <w:t>] &lt;&lt; " ";</w:t>
            </w:r>
          </w:p>
          <w:p w:rsidR="00507534" w:rsidRDefault="00507534" w:rsidP="00507534">
            <w:r>
              <w:t xml:space="preserve">    </w:t>
            </w:r>
            <w:proofErr w:type="spellStart"/>
            <w:r>
              <w:t>cout</w:t>
            </w:r>
            <w:proofErr w:type="spellEnd"/>
            <w:r>
              <w:t xml:space="preserve"> &lt;&lt; </w:t>
            </w:r>
            <w:proofErr w:type="spellStart"/>
            <w:r>
              <w:t>endl</w:t>
            </w:r>
            <w:proofErr w:type="spellEnd"/>
            <w:r>
              <w:t>;</w:t>
            </w:r>
            <w:r w:rsidR="00381F17">
              <w:t xml:space="preserve">   </w:t>
            </w:r>
          </w:p>
          <w:p w:rsidR="00381F17" w:rsidRDefault="00507534" w:rsidP="00507534">
            <w:r>
              <w:t xml:space="preserve">   </w:t>
            </w:r>
            <w:proofErr w:type="spellStart"/>
            <w:r w:rsidR="00381F17">
              <w:t>is.close</w:t>
            </w:r>
            <w:proofErr w:type="spellEnd"/>
            <w:r w:rsidR="00381F17">
              <w:t>();</w:t>
            </w:r>
          </w:p>
          <w:p w:rsidR="0002493F" w:rsidRDefault="00381F17" w:rsidP="00381F17">
            <w:r>
              <w:t>}</w:t>
            </w:r>
          </w:p>
        </w:tc>
      </w:tr>
    </w:tbl>
    <w:p w:rsidR="00A31EB1" w:rsidRDefault="00A31EB1" w:rsidP="00A31EB1"/>
    <w:tbl>
      <w:tblPr>
        <w:tblStyle w:val="GridTable1Light"/>
        <w:tblW w:w="0" w:type="auto"/>
        <w:tblLook w:val="0420" w:firstRow="1" w:lastRow="0" w:firstColumn="0" w:lastColumn="0" w:noHBand="0" w:noVBand="1"/>
      </w:tblPr>
      <w:tblGrid>
        <w:gridCol w:w="3955"/>
        <w:gridCol w:w="5395"/>
      </w:tblGrid>
      <w:tr w:rsidR="00A31EB1" w:rsidTr="00EE00C6">
        <w:trPr>
          <w:cnfStyle w:val="100000000000" w:firstRow="1" w:lastRow="0" w:firstColumn="0" w:lastColumn="0" w:oddVBand="0" w:evenVBand="0" w:oddHBand="0" w:evenHBand="0" w:firstRowFirstColumn="0" w:firstRowLastColumn="0" w:lastRowFirstColumn="0" w:lastRowLastColumn="0"/>
        </w:trPr>
        <w:tc>
          <w:tcPr>
            <w:tcW w:w="3955" w:type="dxa"/>
          </w:tcPr>
          <w:p w:rsidR="00A31EB1" w:rsidRDefault="006E0C35" w:rsidP="000E33E4">
            <w:r>
              <w:t xml:space="preserve">Code listing 3: Bubble sort in </w:t>
            </w:r>
            <w:r w:rsidR="000E33E4">
              <w:t>Python</w:t>
            </w:r>
          </w:p>
        </w:tc>
        <w:tc>
          <w:tcPr>
            <w:tcW w:w="5395" w:type="dxa"/>
          </w:tcPr>
          <w:p w:rsidR="00A31EB1" w:rsidRDefault="006E0C35" w:rsidP="000E33E4">
            <w:r>
              <w:t xml:space="preserve">Code listing 4: Bubble sort in </w:t>
            </w:r>
            <w:r w:rsidR="000E33E4">
              <w:t>R</w:t>
            </w:r>
          </w:p>
        </w:tc>
      </w:tr>
      <w:tr w:rsidR="00A31EB1" w:rsidTr="00EE00C6">
        <w:tc>
          <w:tcPr>
            <w:tcW w:w="3955" w:type="dxa"/>
            <w:tcBorders>
              <w:left w:val="single" w:sz="4" w:space="0" w:color="FFFFFF" w:themeColor="background1"/>
            </w:tcBorders>
          </w:tcPr>
          <w:p w:rsidR="000E33E4" w:rsidRDefault="000E33E4" w:rsidP="000E33E4">
            <w:proofErr w:type="spellStart"/>
            <w:r>
              <w:t>def</w:t>
            </w:r>
            <w:proofErr w:type="spellEnd"/>
            <w:r>
              <w:t xml:space="preserve"> </w:t>
            </w:r>
            <w:proofErr w:type="spellStart"/>
            <w:r>
              <w:t>bubblesort</w:t>
            </w:r>
            <w:proofErr w:type="spellEnd"/>
            <w:r>
              <w:t>(</w:t>
            </w:r>
            <w:proofErr w:type="spellStart"/>
            <w:r>
              <w:t>arr</w:t>
            </w:r>
            <w:proofErr w:type="spellEnd"/>
            <w:r>
              <w:t>):</w:t>
            </w:r>
          </w:p>
          <w:p w:rsidR="000E33E4" w:rsidRDefault="000E33E4" w:rsidP="000E33E4">
            <w:r>
              <w:t xml:space="preserve">    n = </w:t>
            </w:r>
            <w:proofErr w:type="spellStart"/>
            <w:r>
              <w:t>len</w:t>
            </w:r>
            <w:proofErr w:type="spellEnd"/>
            <w:r>
              <w:t>(</w:t>
            </w:r>
            <w:proofErr w:type="spellStart"/>
            <w:r>
              <w:t>arr</w:t>
            </w:r>
            <w:proofErr w:type="spellEnd"/>
            <w:r>
              <w:t xml:space="preserve">)    </w:t>
            </w:r>
          </w:p>
          <w:p w:rsidR="000E33E4" w:rsidRDefault="000E33E4" w:rsidP="000E33E4">
            <w:r>
              <w:t xml:space="preserve">    for </w:t>
            </w:r>
            <w:proofErr w:type="spellStart"/>
            <w:r>
              <w:t>i</w:t>
            </w:r>
            <w:proofErr w:type="spellEnd"/>
            <w:r>
              <w:t xml:space="preserve"> in range(n):        </w:t>
            </w:r>
          </w:p>
          <w:p w:rsidR="000E33E4" w:rsidRDefault="000E33E4" w:rsidP="000E33E4">
            <w:r>
              <w:t xml:space="preserve">        for j in range(0, n-i-1):</w:t>
            </w:r>
          </w:p>
          <w:p w:rsidR="000E33E4" w:rsidRDefault="000E33E4" w:rsidP="000E33E4">
            <w:r>
              <w:t xml:space="preserve">            if </w:t>
            </w:r>
            <w:proofErr w:type="spellStart"/>
            <w:r>
              <w:t>arr</w:t>
            </w:r>
            <w:proofErr w:type="spellEnd"/>
            <w:r>
              <w:t xml:space="preserve">[j] &gt; </w:t>
            </w:r>
            <w:proofErr w:type="spellStart"/>
            <w:r>
              <w:t>arr</w:t>
            </w:r>
            <w:proofErr w:type="spellEnd"/>
            <w:r>
              <w:t>[j+1] :</w:t>
            </w:r>
          </w:p>
          <w:p w:rsidR="000E33E4" w:rsidRDefault="000E33E4" w:rsidP="000E33E4">
            <w:r>
              <w:t xml:space="preserve">                </w:t>
            </w:r>
            <w:proofErr w:type="spellStart"/>
            <w:r>
              <w:t>arr</w:t>
            </w:r>
            <w:proofErr w:type="spellEnd"/>
            <w:r>
              <w:t xml:space="preserve">[j], </w:t>
            </w:r>
            <w:proofErr w:type="spellStart"/>
            <w:r>
              <w:t>arr</w:t>
            </w:r>
            <w:proofErr w:type="spellEnd"/>
            <w:r>
              <w:t xml:space="preserve">[j+1] = </w:t>
            </w:r>
            <w:proofErr w:type="spellStart"/>
            <w:r>
              <w:t>arr</w:t>
            </w:r>
            <w:proofErr w:type="spellEnd"/>
            <w:r>
              <w:t xml:space="preserve">[j+1], </w:t>
            </w:r>
            <w:proofErr w:type="spellStart"/>
            <w:r>
              <w:t>arr</w:t>
            </w:r>
            <w:proofErr w:type="spellEnd"/>
            <w:r>
              <w:t>[j]</w:t>
            </w:r>
          </w:p>
          <w:p w:rsidR="000E33E4" w:rsidRDefault="000E33E4" w:rsidP="000E33E4">
            <w:proofErr w:type="spellStart"/>
            <w:r>
              <w:t>arr</w:t>
            </w:r>
            <w:proofErr w:type="spellEnd"/>
            <w:r>
              <w:t xml:space="preserve"> = list()</w:t>
            </w:r>
          </w:p>
          <w:p w:rsidR="000E33E4" w:rsidRDefault="000E33E4" w:rsidP="000E33E4">
            <w:r>
              <w:t>filename = 'numbers.txt'</w:t>
            </w:r>
          </w:p>
          <w:p w:rsidR="000E33E4" w:rsidRDefault="000E33E4" w:rsidP="000E33E4">
            <w:r>
              <w:t>with open(filename) as fin:</w:t>
            </w:r>
          </w:p>
          <w:p w:rsidR="000E33E4" w:rsidRDefault="000E33E4" w:rsidP="000E33E4">
            <w:r>
              <w:t xml:space="preserve">    for line in fin:</w:t>
            </w:r>
          </w:p>
          <w:p w:rsidR="000E33E4" w:rsidRDefault="000E33E4" w:rsidP="000E33E4">
            <w:r>
              <w:t xml:space="preserve">        </w:t>
            </w:r>
            <w:proofErr w:type="spellStart"/>
            <w:r>
              <w:t>arr.append</w:t>
            </w:r>
            <w:proofErr w:type="spellEnd"/>
            <w:r>
              <w:t>(line)</w:t>
            </w:r>
          </w:p>
          <w:p w:rsidR="000E33E4" w:rsidRDefault="000E33E4" w:rsidP="000E33E4">
            <w:r>
              <w:t>print(</w:t>
            </w:r>
            <w:proofErr w:type="spellStart"/>
            <w:r>
              <w:t>arr</w:t>
            </w:r>
            <w:proofErr w:type="spellEnd"/>
            <w:r>
              <w:t xml:space="preserve">)  </w:t>
            </w:r>
          </w:p>
          <w:p w:rsidR="000E33E4" w:rsidRDefault="000E33E4" w:rsidP="000E33E4">
            <w:proofErr w:type="spellStart"/>
            <w:r>
              <w:t>bubblesort</w:t>
            </w:r>
            <w:proofErr w:type="spellEnd"/>
            <w:r>
              <w:t>(</w:t>
            </w:r>
            <w:proofErr w:type="spellStart"/>
            <w:r>
              <w:t>arr</w:t>
            </w:r>
            <w:proofErr w:type="spellEnd"/>
            <w:r>
              <w:t>)</w:t>
            </w:r>
          </w:p>
          <w:p w:rsidR="000E33E4" w:rsidRDefault="000E33E4" w:rsidP="000E33E4">
            <w:r>
              <w:t xml:space="preserve">print ("Sorted array is:") </w:t>
            </w:r>
          </w:p>
          <w:p w:rsidR="000E33E4" w:rsidRDefault="000E33E4" w:rsidP="000E33E4">
            <w:r>
              <w:t xml:space="preserve">for </w:t>
            </w:r>
            <w:proofErr w:type="spellStart"/>
            <w:r>
              <w:t>i</w:t>
            </w:r>
            <w:proofErr w:type="spellEnd"/>
            <w:r>
              <w:t xml:space="preserve"> in range(</w:t>
            </w:r>
            <w:proofErr w:type="spellStart"/>
            <w:r>
              <w:t>len</w:t>
            </w:r>
            <w:proofErr w:type="spellEnd"/>
            <w:r>
              <w:t>(</w:t>
            </w:r>
            <w:proofErr w:type="spellStart"/>
            <w:r>
              <w:t>arr</w:t>
            </w:r>
            <w:proofErr w:type="spellEnd"/>
            <w:r>
              <w:t xml:space="preserve">)): </w:t>
            </w:r>
          </w:p>
          <w:p w:rsidR="00A31EB1" w:rsidRDefault="000E33E4" w:rsidP="000E33E4">
            <w:r>
              <w:t xml:space="preserve">    print ("%s" %</w:t>
            </w:r>
            <w:proofErr w:type="spellStart"/>
            <w:r>
              <w:t>arr</w:t>
            </w:r>
            <w:proofErr w:type="spellEnd"/>
            <w:r>
              <w:t>[</w:t>
            </w:r>
            <w:proofErr w:type="spellStart"/>
            <w:r>
              <w:t>i</w:t>
            </w:r>
            <w:proofErr w:type="spellEnd"/>
            <w:r>
              <w:t>])</w:t>
            </w:r>
          </w:p>
        </w:tc>
        <w:tc>
          <w:tcPr>
            <w:tcW w:w="5395" w:type="dxa"/>
            <w:tcBorders>
              <w:right w:val="single" w:sz="4" w:space="0" w:color="FFFFFF" w:themeColor="background1"/>
            </w:tcBorders>
          </w:tcPr>
          <w:p w:rsidR="000E33E4" w:rsidRDefault="000E33E4" w:rsidP="000E33E4">
            <w:proofErr w:type="spellStart"/>
            <w:r>
              <w:t>bubblesort</w:t>
            </w:r>
            <w:proofErr w:type="spellEnd"/>
            <w:r>
              <w:t xml:space="preserve"> &lt;- function(</w:t>
            </w:r>
            <w:proofErr w:type="spellStart"/>
            <w:r>
              <w:t>arr</w:t>
            </w:r>
            <w:proofErr w:type="spellEnd"/>
            <w:r>
              <w:t xml:space="preserve">){  </w:t>
            </w:r>
          </w:p>
          <w:p w:rsidR="000E33E4" w:rsidRDefault="000E33E4" w:rsidP="000E33E4">
            <w:r>
              <w:t xml:space="preserve">  n = length(</w:t>
            </w:r>
            <w:proofErr w:type="spellStart"/>
            <w:r>
              <w:t>arr</w:t>
            </w:r>
            <w:proofErr w:type="spellEnd"/>
            <w:r>
              <w:t>)</w:t>
            </w:r>
          </w:p>
          <w:p w:rsidR="000E33E4" w:rsidRDefault="000E33E4" w:rsidP="000E33E4">
            <w:r>
              <w:t xml:space="preserve">  v = </w:t>
            </w:r>
            <w:proofErr w:type="spellStart"/>
            <w:r>
              <w:t>arr</w:t>
            </w:r>
            <w:proofErr w:type="spellEnd"/>
            <w:r>
              <w:t xml:space="preserve">  </w:t>
            </w:r>
          </w:p>
          <w:p w:rsidR="000E33E4" w:rsidRDefault="000E33E4" w:rsidP="000E33E4">
            <w:r>
              <w:t xml:space="preserve">  for(j in 1:(n-1))</w:t>
            </w:r>
          </w:p>
          <w:p w:rsidR="000E33E4" w:rsidRDefault="000E33E4" w:rsidP="000E33E4">
            <w:r>
              <w:t xml:space="preserve">  {</w:t>
            </w:r>
          </w:p>
          <w:p w:rsidR="000E33E4" w:rsidRDefault="000E33E4" w:rsidP="000E33E4">
            <w:r>
              <w:t xml:space="preserve">    for(</w:t>
            </w:r>
            <w:proofErr w:type="spellStart"/>
            <w:r>
              <w:t>i</w:t>
            </w:r>
            <w:proofErr w:type="spellEnd"/>
            <w:r>
              <w:t xml:space="preserve"> in 1:(n-j))</w:t>
            </w:r>
          </w:p>
          <w:p w:rsidR="000E33E4" w:rsidRDefault="000E33E4" w:rsidP="000E33E4">
            <w:r>
              <w:t xml:space="preserve">    {</w:t>
            </w:r>
          </w:p>
          <w:p w:rsidR="000E33E4" w:rsidRDefault="000E33E4" w:rsidP="000E33E4">
            <w:r>
              <w:t xml:space="preserve">      if(v[i+1]&lt;v[</w:t>
            </w:r>
            <w:proofErr w:type="spellStart"/>
            <w:r>
              <w:t>i</w:t>
            </w:r>
            <w:proofErr w:type="spellEnd"/>
            <w:r>
              <w:t>])</w:t>
            </w:r>
          </w:p>
          <w:p w:rsidR="000E33E4" w:rsidRDefault="000E33E4" w:rsidP="000E33E4">
            <w:r>
              <w:t xml:space="preserve">      {</w:t>
            </w:r>
          </w:p>
          <w:p w:rsidR="000E33E4" w:rsidRDefault="000E33E4" w:rsidP="000E33E4">
            <w:r>
              <w:t xml:space="preserve">        t = v[i+1]</w:t>
            </w:r>
          </w:p>
          <w:p w:rsidR="000E33E4" w:rsidRDefault="000E33E4" w:rsidP="000E33E4">
            <w:r>
              <w:t xml:space="preserve">        v[i+1] = v[</w:t>
            </w:r>
            <w:proofErr w:type="spellStart"/>
            <w:r>
              <w:t>i</w:t>
            </w:r>
            <w:proofErr w:type="spellEnd"/>
            <w:r>
              <w:t>]</w:t>
            </w:r>
          </w:p>
          <w:p w:rsidR="000E33E4" w:rsidRDefault="000E33E4" w:rsidP="000E33E4">
            <w:r>
              <w:t xml:space="preserve">        v[</w:t>
            </w:r>
            <w:proofErr w:type="spellStart"/>
            <w:r>
              <w:t>i</w:t>
            </w:r>
            <w:proofErr w:type="spellEnd"/>
            <w:r>
              <w:t xml:space="preserve">] = t    </w:t>
            </w:r>
          </w:p>
          <w:p w:rsidR="000E33E4" w:rsidRDefault="000E33E4" w:rsidP="000E33E4">
            <w:r>
              <w:t xml:space="preserve">      }</w:t>
            </w:r>
          </w:p>
          <w:p w:rsidR="000E33E4" w:rsidRDefault="000E33E4" w:rsidP="000E33E4">
            <w:r>
              <w:t xml:space="preserve">    }</w:t>
            </w:r>
          </w:p>
          <w:p w:rsidR="000E33E4" w:rsidRDefault="000E33E4" w:rsidP="000E33E4">
            <w:r>
              <w:t xml:space="preserve">  }</w:t>
            </w:r>
          </w:p>
          <w:p w:rsidR="000E33E4" w:rsidRDefault="000E33E4" w:rsidP="000E33E4">
            <w:r>
              <w:t xml:space="preserve">  </w:t>
            </w:r>
            <w:proofErr w:type="spellStart"/>
            <w:r>
              <w:t>arr</w:t>
            </w:r>
            <w:proofErr w:type="spellEnd"/>
            <w:r>
              <w:t xml:space="preserve"> = v </w:t>
            </w:r>
          </w:p>
          <w:p w:rsidR="000E33E4" w:rsidRDefault="000E33E4" w:rsidP="000E33E4">
            <w:r>
              <w:t>}</w:t>
            </w:r>
          </w:p>
          <w:p w:rsidR="000E33E4" w:rsidRDefault="000E33E4" w:rsidP="000E33E4">
            <w:r>
              <w:t xml:space="preserve">y&lt;-scan(file = "numbers.txt", what = numeric(), </w:t>
            </w:r>
            <w:proofErr w:type="spellStart"/>
            <w:r>
              <w:t>sep</w:t>
            </w:r>
            <w:proofErr w:type="spellEnd"/>
            <w:r>
              <w:t xml:space="preserve"> = "\n") </w:t>
            </w:r>
          </w:p>
          <w:p w:rsidR="000E33E4" w:rsidRDefault="000E33E4" w:rsidP="000E33E4">
            <w:proofErr w:type="spellStart"/>
            <w:r>
              <w:t>sortedarray</w:t>
            </w:r>
            <w:proofErr w:type="spellEnd"/>
            <w:r>
              <w:t>&lt;-</w:t>
            </w:r>
            <w:proofErr w:type="spellStart"/>
            <w:r>
              <w:t>bubblesort</w:t>
            </w:r>
            <w:proofErr w:type="spellEnd"/>
            <w:r>
              <w:t>(y)</w:t>
            </w:r>
          </w:p>
          <w:p w:rsidR="000E33E4" w:rsidRDefault="000E33E4" w:rsidP="000E33E4">
            <w:r>
              <w:t>print("Sorted array is:")</w:t>
            </w:r>
          </w:p>
          <w:p w:rsidR="00A31EB1" w:rsidRDefault="000E33E4" w:rsidP="000E33E4">
            <w:proofErr w:type="spellStart"/>
            <w:r>
              <w:t>sortedarray</w:t>
            </w:r>
            <w:proofErr w:type="spellEnd"/>
          </w:p>
        </w:tc>
      </w:tr>
    </w:tbl>
    <w:p w:rsidR="00A31EB1" w:rsidRDefault="00A31EB1" w:rsidP="00A31EB1"/>
    <w:tbl>
      <w:tblPr>
        <w:tblStyle w:val="GridTable1Light"/>
        <w:tblW w:w="0" w:type="auto"/>
        <w:tblLook w:val="0420" w:firstRow="1" w:lastRow="0" w:firstColumn="0" w:lastColumn="0" w:noHBand="0" w:noVBand="1"/>
      </w:tblPr>
      <w:tblGrid>
        <w:gridCol w:w="4825"/>
        <w:gridCol w:w="4525"/>
      </w:tblGrid>
      <w:tr w:rsidR="00FE6A1D" w:rsidTr="00EE00C6">
        <w:trPr>
          <w:cnfStyle w:val="100000000000" w:firstRow="1" w:lastRow="0" w:firstColumn="0" w:lastColumn="0" w:oddVBand="0" w:evenVBand="0" w:oddHBand="0" w:evenHBand="0" w:firstRowFirstColumn="0" w:firstRowLastColumn="0" w:lastRowFirstColumn="0" w:lastRowLastColumn="0"/>
        </w:trPr>
        <w:tc>
          <w:tcPr>
            <w:tcW w:w="3955" w:type="dxa"/>
          </w:tcPr>
          <w:p w:rsidR="00FE6A1D" w:rsidRDefault="00FE6A1D" w:rsidP="00EE00C6">
            <w:r>
              <w:t>Code listing 5: Bubble sort in Java</w:t>
            </w:r>
          </w:p>
        </w:tc>
        <w:tc>
          <w:tcPr>
            <w:tcW w:w="5395" w:type="dxa"/>
          </w:tcPr>
          <w:p w:rsidR="00FE6A1D" w:rsidRDefault="00FE6A1D" w:rsidP="00EE00C6">
            <w:r>
              <w:t>Code listing 6: Bubble sort in JavaScript</w:t>
            </w:r>
          </w:p>
        </w:tc>
      </w:tr>
      <w:tr w:rsidR="00FE6A1D" w:rsidTr="00EE00C6">
        <w:tc>
          <w:tcPr>
            <w:tcW w:w="3955" w:type="dxa"/>
            <w:tcBorders>
              <w:left w:val="single" w:sz="4" w:space="0" w:color="FFFFFF" w:themeColor="background1"/>
            </w:tcBorders>
          </w:tcPr>
          <w:p w:rsidR="00FE6A1D" w:rsidRDefault="00FE6A1D" w:rsidP="00FE6A1D">
            <w:r>
              <w:t xml:space="preserve">package </w:t>
            </w:r>
            <w:proofErr w:type="spellStart"/>
            <w:r>
              <w:t>BubbleSort</w:t>
            </w:r>
            <w:proofErr w:type="spellEnd"/>
            <w:r>
              <w:t>;</w:t>
            </w:r>
          </w:p>
          <w:p w:rsidR="00FE6A1D" w:rsidRDefault="00FE6A1D" w:rsidP="00FE6A1D">
            <w:r>
              <w:t xml:space="preserve">import </w:t>
            </w:r>
            <w:proofErr w:type="spellStart"/>
            <w:r>
              <w:t>java.io.File</w:t>
            </w:r>
            <w:proofErr w:type="spellEnd"/>
            <w:r>
              <w:t>;</w:t>
            </w:r>
          </w:p>
          <w:p w:rsidR="00FE6A1D" w:rsidRDefault="00FE6A1D" w:rsidP="00FE6A1D">
            <w:r>
              <w:t xml:space="preserve">import </w:t>
            </w:r>
            <w:proofErr w:type="spellStart"/>
            <w:r>
              <w:t>java.io.FileNotFoundException</w:t>
            </w:r>
            <w:proofErr w:type="spellEnd"/>
            <w:r>
              <w:t>;</w:t>
            </w:r>
          </w:p>
          <w:p w:rsidR="00FE6A1D" w:rsidRDefault="00FE6A1D" w:rsidP="00FE6A1D">
            <w:r>
              <w:t xml:space="preserve">import </w:t>
            </w:r>
            <w:proofErr w:type="spellStart"/>
            <w:r>
              <w:t>java.util.Scanner</w:t>
            </w:r>
            <w:proofErr w:type="spellEnd"/>
            <w:r>
              <w:t>;</w:t>
            </w:r>
          </w:p>
          <w:p w:rsidR="00FE6A1D" w:rsidRDefault="00FE6A1D" w:rsidP="00FE6A1D">
            <w:r>
              <w:t>public class Main {</w:t>
            </w:r>
          </w:p>
          <w:p w:rsidR="00FE6A1D" w:rsidRDefault="00FE6A1D" w:rsidP="00FE6A1D">
            <w:r>
              <w:t xml:space="preserve">    static void </w:t>
            </w:r>
            <w:proofErr w:type="spellStart"/>
            <w:r>
              <w:t>bubbleSort</w:t>
            </w:r>
            <w:proofErr w:type="spellEnd"/>
            <w:r>
              <w:t>(</w:t>
            </w:r>
            <w:proofErr w:type="spellStart"/>
            <w:r>
              <w:t>int</w:t>
            </w:r>
            <w:proofErr w:type="spellEnd"/>
            <w:r>
              <w:t xml:space="preserve">[] </w:t>
            </w:r>
            <w:proofErr w:type="spellStart"/>
            <w:r>
              <w:t>arr</w:t>
            </w:r>
            <w:proofErr w:type="spellEnd"/>
            <w:r>
              <w:t>) {</w:t>
            </w:r>
          </w:p>
          <w:p w:rsidR="00FE6A1D" w:rsidRDefault="00FE6A1D" w:rsidP="00FE6A1D">
            <w:r>
              <w:t xml:space="preserve">        </w:t>
            </w:r>
            <w:proofErr w:type="spellStart"/>
            <w:r>
              <w:t>int</w:t>
            </w:r>
            <w:proofErr w:type="spellEnd"/>
            <w:r>
              <w:t xml:space="preserve"> n = </w:t>
            </w:r>
            <w:proofErr w:type="spellStart"/>
            <w:r>
              <w:t>arr.length</w:t>
            </w:r>
            <w:proofErr w:type="spellEnd"/>
            <w:r>
              <w:t>;</w:t>
            </w:r>
          </w:p>
          <w:p w:rsidR="00FE6A1D" w:rsidRDefault="00FE6A1D" w:rsidP="00FE6A1D">
            <w:r>
              <w:t xml:space="preserve">        </w:t>
            </w:r>
            <w:proofErr w:type="spellStart"/>
            <w:r>
              <w:t>int</w:t>
            </w:r>
            <w:proofErr w:type="spellEnd"/>
            <w:r>
              <w:t xml:space="preserve"> temp = 0;</w:t>
            </w:r>
          </w:p>
          <w:p w:rsidR="00FE6A1D" w:rsidRDefault="00FE6A1D" w:rsidP="00FE6A1D">
            <w:r>
              <w:lastRenderedPageBreak/>
              <w:t xml:space="preserve">        for (</w:t>
            </w:r>
            <w:proofErr w:type="spellStart"/>
            <w:r>
              <w:t>int</w:t>
            </w:r>
            <w:proofErr w:type="spellEnd"/>
            <w:r>
              <w:t xml:space="preserve"> </w:t>
            </w:r>
            <w:proofErr w:type="spellStart"/>
            <w:r>
              <w:t>i</w:t>
            </w:r>
            <w:proofErr w:type="spellEnd"/>
            <w:r>
              <w:t xml:space="preserve"> = 0; </w:t>
            </w:r>
            <w:proofErr w:type="spellStart"/>
            <w:r>
              <w:t>i</w:t>
            </w:r>
            <w:proofErr w:type="spellEnd"/>
            <w:r>
              <w:t xml:space="preserve"> &lt; n; </w:t>
            </w:r>
            <w:proofErr w:type="spellStart"/>
            <w:r>
              <w:t>i</w:t>
            </w:r>
            <w:proofErr w:type="spellEnd"/>
            <w:r>
              <w:t>++) {</w:t>
            </w:r>
          </w:p>
          <w:p w:rsidR="00FE6A1D" w:rsidRDefault="00FE6A1D" w:rsidP="00FE6A1D">
            <w:r>
              <w:t xml:space="preserve">            for (</w:t>
            </w:r>
            <w:proofErr w:type="spellStart"/>
            <w:r>
              <w:t>int</w:t>
            </w:r>
            <w:proofErr w:type="spellEnd"/>
            <w:r>
              <w:t xml:space="preserve"> j = 1; j &lt; (n - </w:t>
            </w:r>
            <w:proofErr w:type="spellStart"/>
            <w:r>
              <w:t>i</w:t>
            </w:r>
            <w:proofErr w:type="spellEnd"/>
            <w:r>
              <w:t xml:space="preserve">); </w:t>
            </w:r>
            <w:proofErr w:type="spellStart"/>
            <w:r>
              <w:t>j++</w:t>
            </w:r>
            <w:proofErr w:type="spellEnd"/>
            <w:r>
              <w:t>) {</w:t>
            </w:r>
          </w:p>
          <w:p w:rsidR="00FE6A1D" w:rsidRDefault="00FE6A1D" w:rsidP="00FE6A1D">
            <w:r>
              <w:t xml:space="preserve">                if (</w:t>
            </w:r>
            <w:proofErr w:type="spellStart"/>
            <w:r>
              <w:t>arr</w:t>
            </w:r>
            <w:proofErr w:type="spellEnd"/>
            <w:r>
              <w:t xml:space="preserve">[j - 1] &gt; </w:t>
            </w:r>
            <w:proofErr w:type="spellStart"/>
            <w:r>
              <w:t>arr</w:t>
            </w:r>
            <w:proofErr w:type="spellEnd"/>
            <w:r>
              <w:t>[j]) {</w:t>
            </w:r>
          </w:p>
          <w:p w:rsidR="00FE6A1D" w:rsidRDefault="00FE6A1D" w:rsidP="00FE6A1D">
            <w:r>
              <w:t xml:space="preserve">                    //swap elements</w:t>
            </w:r>
          </w:p>
          <w:p w:rsidR="00FE6A1D" w:rsidRDefault="00FE6A1D" w:rsidP="00FE6A1D">
            <w:r>
              <w:t xml:space="preserve">                    temp = </w:t>
            </w:r>
            <w:proofErr w:type="spellStart"/>
            <w:r>
              <w:t>arr</w:t>
            </w:r>
            <w:proofErr w:type="spellEnd"/>
            <w:r>
              <w:t>[j - 1];</w:t>
            </w:r>
          </w:p>
          <w:p w:rsidR="00FE6A1D" w:rsidRDefault="00FE6A1D" w:rsidP="00FE6A1D">
            <w:r>
              <w:t xml:space="preserve">                    </w:t>
            </w:r>
            <w:proofErr w:type="spellStart"/>
            <w:r>
              <w:t>arr</w:t>
            </w:r>
            <w:proofErr w:type="spellEnd"/>
            <w:r>
              <w:t xml:space="preserve">[j - 1] = </w:t>
            </w:r>
            <w:proofErr w:type="spellStart"/>
            <w:r>
              <w:t>arr</w:t>
            </w:r>
            <w:proofErr w:type="spellEnd"/>
            <w:r>
              <w:t>[j];</w:t>
            </w:r>
          </w:p>
          <w:p w:rsidR="00FE6A1D" w:rsidRDefault="00FE6A1D" w:rsidP="00FE6A1D">
            <w:r>
              <w:t xml:space="preserve">                    </w:t>
            </w:r>
            <w:proofErr w:type="spellStart"/>
            <w:r>
              <w:t>arr</w:t>
            </w:r>
            <w:proofErr w:type="spellEnd"/>
            <w:r>
              <w:t>[j] = temp;</w:t>
            </w:r>
          </w:p>
          <w:p w:rsidR="00FE6A1D" w:rsidRDefault="00FE6A1D" w:rsidP="00FE6A1D">
            <w:r>
              <w:t xml:space="preserve">                }</w:t>
            </w:r>
          </w:p>
          <w:p w:rsidR="00FE6A1D" w:rsidRDefault="00FE6A1D" w:rsidP="00FE6A1D">
            <w:r>
              <w:t xml:space="preserve">            }</w:t>
            </w:r>
          </w:p>
          <w:p w:rsidR="00FE6A1D" w:rsidRDefault="00FE6A1D" w:rsidP="00FE6A1D">
            <w:r>
              <w:t xml:space="preserve">        }</w:t>
            </w:r>
          </w:p>
          <w:p w:rsidR="00FE6A1D" w:rsidRDefault="00FE6A1D" w:rsidP="00FE6A1D">
            <w:r>
              <w:t xml:space="preserve">    }</w:t>
            </w:r>
          </w:p>
          <w:p w:rsidR="00FE6A1D" w:rsidRDefault="00FE6A1D" w:rsidP="00FE6A1D">
            <w:r>
              <w:t xml:space="preserve">    public static void main(String[] </w:t>
            </w:r>
            <w:proofErr w:type="spellStart"/>
            <w:r>
              <w:t>args</w:t>
            </w:r>
            <w:proofErr w:type="spellEnd"/>
            <w:r>
              <w:t>) {</w:t>
            </w:r>
          </w:p>
          <w:p w:rsidR="00FE6A1D" w:rsidRDefault="00FE6A1D" w:rsidP="00FE6A1D">
            <w:r>
              <w:t xml:space="preserve">        </w:t>
            </w:r>
            <w:proofErr w:type="spellStart"/>
            <w:r>
              <w:t>int</w:t>
            </w:r>
            <w:proofErr w:type="spellEnd"/>
            <w:r>
              <w:t xml:space="preserve">[] tall = new </w:t>
            </w:r>
            <w:proofErr w:type="spellStart"/>
            <w:r>
              <w:t>int</w:t>
            </w:r>
            <w:proofErr w:type="spellEnd"/>
            <w:r>
              <w:t>[1000000];</w:t>
            </w:r>
          </w:p>
          <w:p w:rsidR="00FE6A1D" w:rsidRDefault="00FE6A1D" w:rsidP="00FE6A1D">
            <w:r>
              <w:t xml:space="preserve">        try {</w:t>
            </w:r>
          </w:p>
          <w:p w:rsidR="00FE6A1D" w:rsidRDefault="00FE6A1D" w:rsidP="00FE6A1D">
            <w:r>
              <w:t xml:space="preserve">            Scanner </w:t>
            </w:r>
            <w:proofErr w:type="spellStart"/>
            <w:r>
              <w:t>scanner</w:t>
            </w:r>
            <w:proofErr w:type="spellEnd"/>
            <w:r>
              <w:t xml:space="preserve"> = new Scanner(new File("E:\\Codes\\cse425_benchmarking\\numbers.txt"));</w:t>
            </w:r>
          </w:p>
          <w:p w:rsidR="00FE6A1D" w:rsidRDefault="00FE6A1D" w:rsidP="00FE6A1D">
            <w:r>
              <w:t xml:space="preserve">            </w:t>
            </w:r>
            <w:proofErr w:type="spellStart"/>
            <w:r>
              <w:t>int</w:t>
            </w:r>
            <w:proofErr w:type="spellEnd"/>
            <w:r>
              <w:t xml:space="preserve"> </w:t>
            </w:r>
            <w:proofErr w:type="spellStart"/>
            <w:r>
              <w:t>i</w:t>
            </w:r>
            <w:proofErr w:type="spellEnd"/>
            <w:r>
              <w:t xml:space="preserve"> = 0;</w:t>
            </w:r>
          </w:p>
          <w:p w:rsidR="00FE6A1D" w:rsidRDefault="00FE6A1D" w:rsidP="00FE6A1D">
            <w:r>
              <w:t xml:space="preserve">            while (</w:t>
            </w:r>
            <w:proofErr w:type="spellStart"/>
            <w:r>
              <w:t>scanner.hasNextInt</w:t>
            </w:r>
            <w:proofErr w:type="spellEnd"/>
            <w:r>
              <w:t>()) {</w:t>
            </w:r>
          </w:p>
          <w:p w:rsidR="00FE6A1D" w:rsidRDefault="00FE6A1D" w:rsidP="00FE6A1D">
            <w:r>
              <w:t xml:space="preserve">                tall[</w:t>
            </w:r>
            <w:proofErr w:type="spellStart"/>
            <w:r>
              <w:t>i</w:t>
            </w:r>
            <w:proofErr w:type="spellEnd"/>
            <w:r>
              <w:t xml:space="preserve">++] = </w:t>
            </w:r>
            <w:proofErr w:type="spellStart"/>
            <w:r>
              <w:t>scanner.nextInt</w:t>
            </w:r>
            <w:proofErr w:type="spellEnd"/>
            <w:r>
              <w:t>();</w:t>
            </w:r>
          </w:p>
          <w:p w:rsidR="00FE6A1D" w:rsidRDefault="00FE6A1D" w:rsidP="00FE6A1D">
            <w:r>
              <w:t xml:space="preserve">            }</w:t>
            </w:r>
          </w:p>
          <w:p w:rsidR="00FE6A1D" w:rsidRDefault="00FE6A1D" w:rsidP="00FE6A1D">
            <w:r>
              <w:t xml:space="preserve">        } catch (</w:t>
            </w:r>
            <w:proofErr w:type="spellStart"/>
            <w:r>
              <w:t>FileNotFoundException</w:t>
            </w:r>
            <w:proofErr w:type="spellEnd"/>
            <w:r>
              <w:t xml:space="preserve"> </w:t>
            </w:r>
            <w:proofErr w:type="spellStart"/>
            <w:r>
              <w:t>filenotfoundexception</w:t>
            </w:r>
            <w:proofErr w:type="spellEnd"/>
            <w:r>
              <w:t>) {</w:t>
            </w:r>
          </w:p>
          <w:p w:rsidR="00FE6A1D" w:rsidRDefault="00FE6A1D" w:rsidP="00FE6A1D">
            <w:r>
              <w:t xml:space="preserve">            </w:t>
            </w:r>
            <w:proofErr w:type="spellStart"/>
            <w:proofErr w:type="gramStart"/>
            <w:r>
              <w:t>System.out.println</w:t>
            </w:r>
            <w:proofErr w:type="spellEnd"/>
            <w:r>
              <w:t>(</w:t>
            </w:r>
            <w:proofErr w:type="gramEnd"/>
            <w:r>
              <w:t>"File not found.");</w:t>
            </w:r>
          </w:p>
          <w:p w:rsidR="00FE6A1D" w:rsidRDefault="00FE6A1D" w:rsidP="00FE6A1D">
            <w:r>
              <w:t xml:space="preserve">        }</w:t>
            </w:r>
          </w:p>
          <w:p w:rsidR="00FE6A1D" w:rsidRDefault="00FE6A1D" w:rsidP="00FE6A1D">
            <w:r>
              <w:t xml:space="preserve">        </w:t>
            </w:r>
            <w:proofErr w:type="spellStart"/>
            <w:r>
              <w:t>bubbleSort</w:t>
            </w:r>
            <w:proofErr w:type="spellEnd"/>
            <w:r>
              <w:t>(tall);</w:t>
            </w:r>
          </w:p>
          <w:p w:rsidR="00FE6A1D" w:rsidRDefault="00FE6A1D" w:rsidP="00FE6A1D">
            <w:r>
              <w:t xml:space="preserve">        for(</w:t>
            </w:r>
            <w:proofErr w:type="spellStart"/>
            <w:r>
              <w:t>int</w:t>
            </w:r>
            <w:proofErr w:type="spellEnd"/>
            <w:r>
              <w:t xml:space="preserve"> </w:t>
            </w:r>
            <w:proofErr w:type="spellStart"/>
            <w:r>
              <w:t>i</w:t>
            </w:r>
            <w:proofErr w:type="spellEnd"/>
            <w:r>
              <w:t>=0;i&lt;</w:t>
            </w:r>
            <w:proofErr w:type="spellStart"/>
            <w:r>
              <w:t>tall.length;i</w:t>
            </w:r>
            <w:proofErr w:type="spellEnd"/>
            <w:r>
              <w:t>++)    //length is the property of the array</w:t>
            </w:r>
          </w:p>
          <w:p w:rsidR="00FE6A1D" w:rsidRDefault="00FE6A1D" w:rsidP="00FE6A1D">
            <w:r>
              <w:t xml:space="preserve">            </w:t>
            </w:r>
            <w:proofErr w:type="spellStart"/>
            <w:r>
              <w:t>System.out.println</w:t>
            </w:r>
            <w:proofErr w:type="spellEnd"/>
            <w:r>
              <w:t>(tall[</w:t>
            </w:r>
            <w:proofErr w:type="spellStart"/>
            <w:r>
              <w:t>i</w:t>
            </w:r>
            <w:proofErr w:type="spellEnd"/>
            <w:r>
              <w:t>]);</w:t>
            </w:r>
          </w:p>
          <w:p w:rsidR="00FE6A1D" w:rsidRDefault="00FE6A1D" w:rsidP="00FE6A1D">
            <w:r>
              <w:t xml:space="preserve">    }</w:t>
            </w:r>
          </w:p>
          <w:p w:rsidR="00FE6A1D" w:rsidRDefault="00FE6A1D" w:rsidP="00FE6A1D">
            <w:r>
              <w:t>}</w:t>
            </w:r>
          </w:p>
        </w:tc>
        <w:tc>
          <w:tcPr>
            <w:tcW w:w="5395" w:type="dxa"/>
            <w:tcBorders>
              <w:right w:val="single" w:sz="4" w:space="0" w:color="FFFFFF" w:themeColor="background1"/>
            </w:tcBorders>
          </w:tcPr>
          <w:p w:rsidR="002C51D6" w:rsidRDefault="002C51D6" w:rsidP="002C51D6">
            <w:r>
              <w:lastRenderedPageBreak/>
              <w:t xml:space="preserve">function </w:t>
            </w:r>
            <w:proofErr w:type="spellStart"/>
            <w:r>
              <w:t>bubble_Sort</w:t>
            </w:r>
            <w:proofErr w:type="spellEnd"/>
            <w:r>
              <w:t>(a)</w:t>
            </w:r>
          </w:p>
          <w:p w:rsidR="002C51D6" w:rsidRDefault="002C51D6" w:rsidP="002C51D6">
            <w:r>
              <w:t>{</w:t>
            </w:r>
          </w:p>
          <w:p w:rsidR="002C51D6" w:rsidRDefault="002C51D6" w:rsidP="002C51D6">
            <w:r>
              <w:t xml:space="preserve">    </w:t>
            </w:r>
            <w:proofErr w:type="spellStart"/>
            <w:r>
              <w:t>var</w:t>
            </w:r>
            <w:proofErr w:type="spellEnd"/>
            <w:r>
              <w:t xml:space="preserve"> </w:t>
            </w:r>
            <w:proofErr w:type="spellStart"/>
            <w:r>
              <w:t>swapp</w:t>
            </w:r>
            <w:proofErr w:type="spellEnd"/>
            <w:r>
              <w:t>;</w:t>
            </w:r>
          </w:p>
          <w:p w:rsidR="002C51D6" w:rsidRDefault="002C51D6" w:rsidP="002C51D6">
            <w:r>
              <w:t xml:space="preserve">    </w:t>
            </w:r>
            <w:proofErr w:type="spellStart"/>
            <w:r>
              <w:t>var</w:t>
            </w:r>
            <w:proofErr w:type="spellEnd"/>
            <w:r>
              <w:t xml:space="preserve"> n = a.length-1;</w:t>
            </w:r>
          </w:p>
          <w:p w:rsidR="002C51D6" w:rsidRDefault="002C51D6" w:rsidP="002C51D6">
            <w:r>
              <w:t xml:space="preserve">    </w:t>
            </w:r>
            <w:proofErr w:type="spellStart"/>
            <w:r>
              <w:t>var</w:t>
            </w:r>
            <w:proofErr w:type="spellEnd"/>
            <w:r>
              <w:t xml:space="preserve"> x=a;</w:t>
            </w:r>
          </w:p>
          <w:p w:rsidR="002C51D6" w:rsidRDefault="002C51D6" w:rsidP="002C51D6">
            <w:r>
              <w:t xml:space="preserve">    do {</w:t>
            </w:r>
          </w:p>
          <w:p w:rsidR="002C51D6" w:rsidRDefault="002C51D6" w:rsidP="002C51D6">
            <w:r>
              <w:t xml:space="preserve">        </w:t>
            </w:r>
            <w:proofErr w:type="spellStart"/>
            <w:r>
              <w:t>swapp</w:t>
            </w:r>
            <w:proofErr w:type="spellEnd"/>
            <w:r>
              <w:t xml:space="preserve"> = false;</w:t>
            </w:r>
          </w:p>
          <w:p w:rsidR="002C51D6" w:rsidRDefault="002C51D6" w:rsidP="002C51D6">
            <w:r>
              <w:t xml:space="preserve">        for (</w:t>
            </w:r>
            <w:proofErr w:type="spellStart"/>
            <w:r>
              <w:t>var</w:t>
            </w:r>
            <w:proofErr w:type="spellEnd"/>
            <w:r>
              <w:t xml:space="preserve"> </w:t>
            </w:r>
            <w:proofErr w:type="spellStart"/>
            <w:r>
              <w:t>i</w:t>
            </w:r>
            <w:proofErr w:type="spellEnd"/>
            <w:r>
              <w:t xml:space="preserve">=0; </w:t>
            </w:r>
            <w:proofErr w:type="spellStart"/>
            <w:r>
              <w:t>i</w:t>
            </w:r>
            <w:proofErr w:type="spellEnd"/>
            <w:r>
              <w:t xml:space="preserve"> &lt; n; </w:t>
            </w:r>
            <w:proofErr w:type="spellStart"/>
            <w:r>
              <w:t>i</w:t>
            </w:r>
            <w:proofErr w:type="spellEnd"/>
            <w:r>
              <w:t>++)</w:t>
            </w:r>
          </w:p>
          <w:p w:rsidR="002C51D6" w:rsidRDefault="002C51D6" w:rsidP="002C51D6">
            <w:r>
              <w:lastRenderedPageBreak/>
              <w:t xml:space="preserve">        {</w:t>
            </w:r>
          </w:p>
          <w:p w:rsidR="002C51D6" w:rsidRDefault="002C51D6" w:rsidP="002C51D6">
            <w:r>
              <w:t xml:space="preserve">            if (x[</w:t>
            </w:r>
            <w:proofErr w:type="spellStart"/>
            <w:r>
              <w:t>i</w:t>
            </w:r>
            <w:proofErr w:type="spellEnd"/>
            <w:r>
              <w:t>] &lt; x[i+1])</w:t>
            </w:r>
          </w:p>
          <w:p w:rsidR="002C51D6" w:rsidRDefault="002C51D6" w:rsidP="002C51D6">
            <w:r>
              <w:t xml:space="preserve">            {</w:t>
            </w:r>
          </w:p>
          <w:p w:rsidR="002C51D6" w:rsidRDefault="002C51D6" w:rsidP="002C51D6">
            <w:r>
              <w:t xml:space="preserve">               </w:t>
            </w:r>
            <w:proofErr w:type="spellStart"/>
            <w:r>
              <w:t>var</w:t>
            </w:r>
            <w:proofErr w:type="spellEnd"/>
            <w:r>
              <w:t xml:space="preserve"> temp = x[</w:t>
            </w:r>
            <w:proofErr w:type="spellStart"/>
            <w:r>
              <w:t>i</w:t>
            </w:r>
            <w:proofErr w:type="spellEnd"/>
            <w:r>
              <w:t>];</w:t>
            </w:r>
          </w:p>
          <w:p w:rsidR="002C51D6" w:rsidRDefault="002C51D6" w:rsidP="002C51D6">
            <w:r>
              <w:t xml:space="preserve">               x[</w:t>
            </w:r>
            <w:proofErr w:type="spellStart"/>
            <w:r>
              <w:t>i</w:t>
            </w:r>
            <w:proofErr w:type="spellEnd"/>
            <w:r>
              <w:t>] = x[i+1];</w:t>
            </w:r>
          </w:p>
          <w:p w:rsidR="002C51D6" w:rsidRDefault="002C51D6" w:rsidP="002C51D6">
            <w:r>
              <w:t xml:space="preserve">               x[i+1] = temp;</w:t>
            </w:r>
          </w:p>
          <w:p w:rsidR="002C51D6" w:rsidRDefault="002C51D6" w:rsidP="002C51D6">
            <w:r>
              <w:t xml:space="preserve">               </w:t>
            </w:r>
            <w:proofErr w:type="spellStart"/>
            <w:r>
              <w:t>swapp</w:t>
            </w:r>
            <w:proofErr w:type="spellEnd"/>
            <w:r>
              <w:t xml:space="preserve"> = true;</w:t>
            </w:r>
          </w:p>
          <w:p w:rsidR="002C51D6" w:rsidRDefault="002C51D6" w:rsidP="002C51D6">
            <w:r>
              <w:t xml:space="preserve">            }</w:t>
            </w:r>
          </w:p>
          <w:p w:rsidR="002C51D6" w:rsidRDefault="002C51D6" w:rsidP="002C51D6">
            <w:r>
              <w:t xml:space="preserve">        }</w:t>
            </w:r>
          </w:p>
          <w:p w:rsidR="002C51D6" w:rsidRDefault="002C51D6" w:rsidP="002C51D6">
            <w:r>
              <w:t xml:space="preserve">        n--;</w:t>
            </w:r>
          </w:p>
          <w:p w:rsidR="002C51D6" w:rsidRDefault="002C51D6" w:rsidP="002C51D6">
            <w:r>
              <w:t xml:space="preserve">    } while (</w:t>
            </w:r>
            <w:proofErr w:type="spellStart"/>
            <w:r>
              <w:t>swapp</w:t>
            </w:r>
            <w:proofErr w:type="spellEnd"/>
            <w:r>
              <w:t>);</w:t>
            </w:r>
          </w:p>
          <w:p w:rsidR="002C51D6" w:rsidRDefault="002C51D6" w:rsidP="002C51D6">
            <w:r>
              <w:t xml:space="preserve"> return x; </w:t>
            </w:r>
          </w:p>
          <w:p w:rsidR="002C51D6" w:rsidRDefault="002C51D6" w:rsidP="002C51D6">
            <w:r>
              <w:t>}</w:t>
            </w:r>
          </w:p>
          <w:p w:rsidR="002C51D6" w:rsidRDefault="002C51D6" w:rsidP="002C51D6">
            <w:proofErr w:type="spellStart"/>
            <w:r>
              <w:t>var</w:t>
            </w:r>
            <w:proofErr w:type="spellEnd"/>
            <w:r>
              <w:t xml:space="preserve"> fs = require('fs');</w:t>
            </w:r>
          </w:p>
          <w:p w:rsidR="002C51D6" w:rsidRDefault="002C51D6" w:rsidP="002C51D6">
            <w:proofErr w:type="spellStart"/>
            <w:r>
              <w:t>var</w:t>
            </w:r>
            <w:proofErr w:type="spellEnd"/>
            <w:r>
              <w:t xml:space="preserve"> text = </w:t>
            </w:r>
            <w:proofErr w:type="spellStart"/>
            <w:r>
              <w:t>fs.readFileSync</w:t>
            </w:r>
            <w:proofErr w:type="spellEnd"/>
            <w:r>
              <w:t>("./numbers.txt").</w:t>
            </w:r>
            <w:proofErr w:type="spellStart"/>
            <w:r>
              <w:t>toString</w:t>
            </w:r>
            <w:proofErr w:type="spellEnd"/>
            <w:r>
              <w:t>('utf-8');</w:t>
            </w:r>
          </w:p>
          <w:p w:rsidR="002C51D6" w:rsidRDefault="002C51D6" w:rsidP="002C51D6">
            <w:proofErr w:type="spellStart"/>
            <w:r>
              <w:t>var</w:t>
            </w:r>
            <w:proofErr w:type="spellEnd"/>
            <w:r>
              <w:t xml:space="preserve"> </w:t>
            </w:r>
            <w:proofErr w:type="spellStart"/>
            <w:r>
              <w:t>textByLine</w:t>
            </w:r>
            <w:proofErr w:type="spellEnd"/>
            <w:r>
              <w:t xml:space="preserve"> = </w:t>
            </w:r>
            <w:proofErr w:type="spellStart"/>
            <w:r>
              <w:t>text.split</w:t>
            </w:r>
            <w:proofErr w:type="spellEnd"/>
            <w:r>
              <w:t>("\n")</w:t>
            </w:r>
          </w:p>
          <w:p w:rsidR="00FE6A1D" w:rsidRDefault="002C51D6" w:rsidP="002C51D6">
            <w:r>
              <w:t>console.log(</w:t>
            </w:r>
            <w:proofErr w:type="spellStart"/>
            <w:r>
              <w:t>bubble_Sort</w:t>
            </w:r>
            <w:proofErr w:type="spellEnd"/>
            <w:r>
              <w:t>(a));</w:t>
            </w:r>
          </w:p>
        </w:tc>
      </w:tr>
    </w:tbl>
    <w:p w:rsidR="003F51AF" w:rsidRDefault="003F51AF" w:rsidP="00A31EB1"/>
    <w:p w:rsidR="00F94DE9" w:rsidRDefault="00F94DE9" w:rsidP="00F94DE9">
      <w:pPr>
        <w:pStyle w:val="Heading1"/>
      </w:pPr>
      <w:r>
        <w:t>Results and Analysis</w:t>
      </w:r>
    </w:p>
    <w:p w:rsidR="00F94DE9" w:rsidRDefault="00F94DE9" w:rsidP="00F94DE9">
      <w:r>
        <w:t xml:space="preserve">In this section, the </w:t>
      </w:r>
      <w:r w:rsidR="005A4046">
        <w:t xml:space="preserve">results of the survey and efficiency experiments have been discussed. </w:t>
      </w:r>
      <w:r w:rsidR="004B103F">
        <w:t xml:space="preserve">The results of each section is followed by its analysis, however farther research is needed to strongly establish our </w:t>
      </w:r>
      <w:r w:rsidR="00DF71F2">
        <w:t>reasoning</w:t>
      </w:r>
      <w:r w:rsidR="004B103F">
        <w:t>.</w:t>
      </w:r>
    </w:p>
    <w:p w:rsidR="004B103F" w:rsidRDefault="004B103F" w:rsidP="004B103F">
      <w:pPr>
        <w:pStyle w:val="Heading2"/>
      </w:pPr>
      <w:r>
        <w:t>Survey Results</w:t>
      </w:r>
    </w:p>
    <w:p w:rsidR="004B103F" w:rsidRDefault="004B103F" w:rsidP="004B103F">
      <w:r>
        <w:t xml:space="preserve">A total of 58 participants filled out the survey </w:t>
      </w:r>
      <w:r w:rsidR="00365988">
        <w:t xml:space="preserve">which was carried out using Google forms. </w:t>
      </w:r>
      <w:r w:rsidR="006515C2">
        <w:t>R</w:t>
      </w:r>
      <w:r w:rsidR="00365988">
        <w:t>ath</w:t>
      </w:r>
      <w:r w:rsidR="006515C2">
        <w:t xml:space="preserve">er than targeting programmers only, non-programmers were asked for their opinions as well. </w:t>
      </w:r>
      <w:r w:rsidR="00BA42EA">
        <w:t>A brief summary of the results is given in the table below.</w:t>
      </w:r>
    </w:p>
    <w:tbl>
      <w:tblPr>
        <w:tblStyle w:val="GridTable1Light"/>
        <w:tblW w:w="0" w:type="auto"/>
        <w:tblLook w:val="04A0" w:firstRow="1" w:lastRow="0" w:firstColumn="1" w:lastColumn="0" w:noHBand="0" w:noVBand="1"/>
      </w:tblPr>
      <w:tblGrid>
        <w:gridCol w:w="2335"/>
        <w:gridCol w:w="1530"/>
        <w:gridCol w:w="1800"/>
        <w:gridCol w:w="2028"/>
      </w:tblGrid>
      <w:tr w:rsidR="00630B9E" w:rsidTr="00C347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630B9E" w:rsidRDefault="00630B9E" w:rsidP="004B103F">
            <w:r>
              <w:t>Metrics</w:t>
            </w:r>
          </w:p>
        </w:tc>
        <w:tc>
          <w:tcPr>
            <w:tcW w:w="1530" w:type="dxa"/>
          </w:tcPr>
          <w:p w:rsidR="00630B9E" w:rsidRDefault="00630B9E" w:rsidP="004B103F">
            <w:pPr>
              <w:cnfStyle w:val="100000000000" w:firstRow="1" w:lastRow="0" w:firstColumn="0" w:lastColumn="0" w:oddVBand="0" w:evenVBand="0" w:oddHBand="0" w:evenHBand="0" w:firstRowFirstColumn="0" w:firstRowLastColumn="0" w:lastRowFirstColumn="0" w:lastRowLastColumn="0"/>
            </w:pPr>
            <w:r>
              <w:t>All participants</w:t>
            </w:r>
          </w:p>
        </w:tc>
        <w:tc>
          <w:tcPr>
            <w:tcW w:w="1800" w:type="dxa"/>
          </w:tcPr>
          <w:p w:rsidR="00630B9E" w:rsidRDefault="00630B9E" w:rsidP="004B103F">
            <w:pPr>
              <w:cnfStyle w:val="100000000000" w:firstRow="1" w:lastRow="0" w:firstColumn="0" w:lastColumn="0" w:oddVBand="0" w:evenVBand="0" w:oddHBand="0" w:evenHBand="0" w:firstRowFirstColumn="0" w:firstRowLastColumn="0" w:lastRowFirstColumn="0" w:lastRowLastColumn="0"/>
            </w:pPr>
            <w:r>
              <w:t>New/Non-programmers</w:t>
            </w:r>
          </w:p>
        </w:tc>
        <w:tc>
          <w:tcPr>
            <w:tcW w:w="2028" w:type="dxa"/>
          </w:tcPr>
          <w:p w:rsidR="00630B9E" w:rsidRDefault="00630B9E" w:rsidP="004B103F">
            <w:pPr>
              <w:cnfStyle w:val="100000000000" w:firstRow="1" w:lastRow="0" w:firstColumn="0" w:lastColumn="0" w:oddVBand="0" w:evenVBand="0" w:oddHBand="0" w:evenHBand="0" w:firstRowFirstColumn="0" w:firstRowLastColumn="0" w:lastRowFirstColumn="0" w:lastRowLastColumn="0"/>
            </w:pPr>
            <w:r>
              <w:t>Experienced programmers</w:t>
            </w:r>
          </w:p>
        </w:tc>
      </w:tr>
      <w:tr w:rsidR="00630B9E" w:rsidTr="00C34793">
        <w:tc>
          <w:tcPr>
            <w:cnfStyle w:val="001000000000" w:firstRow="0" w:lastRow="0" w:firstColumn="1" w:lastColumn="0" w:oddVBand="0" w:evenVBand="0" w:oddHBand="0" w:evenHBand="0" w:firstRowFirstColumn="0" w:firstRowLastColumn="0" w:lastRowFirstColumn="0" w:lastRowLastColumn="0"/>
            <w:tcW w:w="2335" w:type="dxa"/>
          </w:tcPr>
          <w:p w:rsidR="00630B9E" w:rsidRDefault="00630B9E" w:rsidP="004B103F">
            <w:r>
              <w:t>Number of participants</w:t>
            </w:r>
          </w:p>
        </w:tc>
        <w:tc>
          <w:tcPr>
            <w:tcW w:w="1530" w:type="dxa"/>
          </w:tcPr>
          <w:p w:rsidR="00630B9E" w:rsidRDefault="00630B9E" w:rsidP="004B103F">
            <w:pPr>
              <w:cnfStyle w:val="000000000000" w:firstRow="0" w:lastRow="0" w:firstColumn="0" w:lastColumn="0" w:oddVBand="0" w:evenVBand="0" w:oddHBand="0" w:evenHBand="0" w:firstRowFirstColumn="0" w:firstRowLastColumn="0" w:lastRowFirstColumn="0" w:lastRowLastColumn="0"/>
            </w:pPr>
            <w:r>
              <w:t>58</w:t>
            </w:r>
          </w:p>
        </w:tc>
        <w:tc>
          <w:tcPr>
            <w:tcW w:w="1800" w:type="dxa"/>
          </w:tcPr>
          <w:p w:rsidR="00630B9E" w:rsidRDefault="00630B9E" w:rsidP="004B103F">
            <w:pPr>
              <w:cnfStyle w:val="000000000000" w:firstRow="0" w:lastRow="0" w:firstColumn="0" w:lastColumn="0" w:oddVBand="0" w:evenVBand="0" w:oddHBand="0" w:evenHBand="0" w:firstRowFirstColumn="0" w:firstRowLastColumn="0" w:lastRowFirstColumn="0" w:lastRowLastColumn="0"/>
            </w:pPr>
            <w:r>
              <w:t>11</w:t>
            </w:r>
          </w:p>
        </w:tc>
        <w:tc>
          <w:tcPr>
            <w:tcW w:w="2028" w:type="dxa"/>
          </w:tcPr>
          <w:p w:rsidR="00630B9E" w:rsidRDefault="00630B9E" w:rsidP="004B103F">
            <w:pPr>
              <w:cnfStyle w:val="000000000000" w:firstRow="0" w:lastRow="0" w:firstColumn="0" w:lastColumn="0" w:oddVBand="0" w:evenVBand="0" w:oddHBand="0" w:evenHBand="0" w:firstRowFirstColumn="0" w:firstRowLastColumn="0" w:lastRowFirstColumn="0" w:lastRowLastColumn="0"/>
            </w:pPr>
            <w:r>
              <w:t>47</w:t>
            </w:r>
          </w:p>
        </w:tc>
      </w:tr>
      <w:tr w:rsidR="00211AFA" w:rsidTr="00C34793">
        <w:tc>
          <w:tcPr>
            <w:cnfStyle w:val="001000000000" w:firstRow="0" w:lastRow="0" w:firstColumn="1" w:lastColumn="0" w:oddVBand="0" w:evenVBand="0" w:oddHBand="0" w:evenHBand="0" w:firstRowFirstColumn="0" w:firstRowLastColumn="0" w:lastRowFirstColumn="0" w:lastRowLastColumn="0"/>
            <w:tcW w:w="2335" w:type="dxa"/>
          </w:tcPr>
          <w:p w:rsidR="00211AFA" w:rsidRPr="004345CA" w:rsidRDefault="00211AFA" w:rsidP="00211AFA">
            <w:r w:rsidRPr="004345CA">
              <w:t>Mean of importance of readability score</w:t>
            </w:r>
          </w:p>
        </w:tc>
        <w:tc>
          <w:tcPr>
            <w:tcW w:w="1530"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65765F">
              <w:t>3.62069</w:t>
            </w:r>
          </w:p>
        </w:tc>
        <w:tc>
          <w:tcPr>
            <w:tcW w:w="1800" w:type="dxa"/>
          </w:tcPr>
          <w:p w:rsidR="00211AFA" w:rsidRPr="0065765F" w:rsidRDefault="00211AFA" w:rsidP="00211AFA">
            <w:pPr>
              <w:cnfStyle w:val="000000000000" w:firstRow="0" w:lastRow="0" w:firstColumn="0" w:lastColumn="0" w:oddVBand="0" w:evenVBand="0" w:oddHBand="0" w:evenHBand="0" w:firstRowFirstColumn="0" w:firstRowLastColumn="0" w:lastRowFirstColumn="0" w:lastRowLastColumn="0"/>
            </w:pPr>
            <w:r w:rsidRPr="0065765F">
              <w:t>3.454545</w:t>
            </w:r>
          </w:p>
        </w:tc>
        <w:tc>
          <w:tcPr>
            <w:tcW w:w="2028" w:type="dxa"/>
          </w:tcPr>
          <w:p w:rsidR="00211AFA" w:rsidRPr="0065765F" w:rsidRDefault="00211AFA" w:rsidP="00211AFA">
            <w:pPr>
              <w:cnfStyle w:val="000000000000" w:firstRow="0" w:lastRow="0" w:firstColumn="0" w:lastColumn="0" w:oddVBand="0" w:evenVBand="0" w:oddHBand="0" w:evenHBand="0" w:firstRowFirstColumn="0" w:firstRowLastColumn="0" w:lastRowFirstColumn="0" w:lastRowLastColumn="0"/>
            </w:pPr>
            <w:r w:rsidRPr="00630B9E">
              <w:t>3.659574</w:t>
            </w:r>
          </w:p>
        </w:tc>
      </w:tr>
      <w:tr w:rsidR="00211AFA" w:rsidTr="00C34793">
        <w:tc>
          <w:tcPr>
            <w:cnfStyle w:val="001000000000" w:firstRow="0" w:lastRow="0" w:firstColumn="1" w:lastColumn="0" w:oddVBand="0" w:evenVBand="0" w:oddHBand="0" w:evenHBand="0" w:firstRowFirstColumn="0" w:firstRowLastColumn="0" w:lastRowFirstColumn="0" w:lastRowLastColumn="0"/>
            <w:tcW w:w="2335" w:type="dxa"/>
          </w:tcPr>
          <w:p w:rsidR="00211AFA" w:rsidRDefault="00211AFA" w:rsidP="00211AFA">
            <w:r w:rsidRPr="004345CA">
              <w:t>Mean of importance of writability score</w:t>
            </w:r>
          </w:p>
        </w:tc>
        <w:tc>
          <w:tcPr>
            <w:tcW w:w="1530"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973F2F">
              <w:t>3.706897</w:t>
            </w:r>
          </w:p>
        </w:tc>
        <w:tc>
          <w:tcPr>
            <w:tcW w:w="1800"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973F2F">
              <w:t>3.363636</w:t>
            </w:r>
          </w:p>
        </w:tc>
        <w:tc>
          <w:tcPr>
            <w:tcW w:w="2028"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973F2F">
              <w:t>3.787234</w:t>
            </w:r>
          </w:p>
        </w:tc>
      </w:tr>
    </w:tbl>
    <w:p w:rsidR="00C21B5D" w:rsidRDefault="00576CAA" w:rsidP="004B103F">
      <w:r>
        <w:t xml:space="preserve">It can be seen that the number of experienced programmers is much higher than non-programmers. This is a limitation of our survey as it was done in a short span of time, hence it was not possible to distribute it to a larger, non-biased demographic. It is a logical deduction to make that the general results will be skewered towards the </w:t>
      </w:r>
      <w:r>
        <w:lastRenderedPageBreak/>
        <w:t>experienced programmers’ opinions. Another finding we noticed is that the importance of readability and writability is slightly higher to experienced programmers, which can be attributed to the logic that non/new programmers are unaware about the consequences of poor readability and writability.</w:t>
      </w:r>
      <w:r w:rsidR="00C21B5D">
        <w:t xml:space="preserve"> </w:t>
      </w:r>
    </w:p>
    <w:p w:rsidR="00531CEC" w:rsidRDefault="00531CEC" w:rsidP="004B103F">
      <w:r>
        <w:rPr>
          <w:noProof/>
          <w:lang w:bidi="bn-BD"/>
        </w:rPr>
        <w:drawing>
          <wp:inline distT="0" distB="0" distL="0" distR="0">
            <wp:extent cx="3644900" cy="696518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ison of boxplots.eps"/>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47572" cy="6970292"/>
                    </a:xfrm>
                    <a:prstGeom prst="rect">
                      <a:avLst/>
                    </a:prstGeom>
                  </pic:spPr>
                </pic:pic>
              </a:graphicData>
            </a:graphic>
          </wp:inline>
        </w:drawing>
      </w:r>
    </w:p>
    <w:p w:rsidR="00C21B5D" w:rsidRDefault="00C21B5D" w:rsidP="004B103F"/>
    <w:p w:rsidR="00531CEC" w:rsidRDefault="00531CEC" w:rsidP="004B103F">
      <w:r>
        <w:lastRenderedPageBreak/>
        <w:t xml:space="preserve">The first finding is that majority of the participants found C to be most readable as </w:t>
      </w:r>
      <w:r w:rsidR="00740E9E">
        <w:t xml:space="preserve">the third quartile is much bigger than the first quartile and stretches over score </w:t>
      </w:r>
      <w:r w:rsidR="006E448A">
        <w:t xml:space="preserve">4 and 5, </w:t>
      </w:r>
      <w:r w:rsidR="00067F8F">
        <w:t>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w:t>
      </w:r>
      <w:r w:rsidR="006E448A">
        <w:t xml:space="preserve"> the same is not seen from the</w:t>
      </w:r>
      <w:r w:rsidR="00067F8F">
        <w:t xml:space="preserve"> perspective of new programmers, where both C and C++ have </w:t>
      </w:r>
      <w:r w:rsidR="009F22C8">
        <w:t>lower readability scores. Scores from 1 to 3 seem to be more prominent in the new programmers’ boxplots, which can be attributed to the fact that non-programmers will find most code less readable due to their lack of experience.</w:t>
      </w:r>
      <w:r w:rsidR="005644F6">
        <w:t xml:space="preserve"> However, this inexperience also signifies the lack of bias, as they are judging purely based on the visual characteristics. To summarize all 3 boxplots, new programmers seem to find Python and R more readable, which is consistent with our theoretical findings. </w:t>
      </w:r>
      <w:r w:rsidR="005362EF">
        <w:t>Experienced programmers are geared more towards C and Python, but this cannot be solidly claimed due to the possible bias.</w:t>
      </w:r>
    </w:p>
    <w:p w:rsidR="00BD1D8B" w:rsidRDefault="00BD1D8B" w:rsidP="004B103F">
      <w:r>
        <w:rPr>
          <w:noProof/>
          <w:lang w:bidi="bn-BD"/>
        </w:rPr>
        <w:drawing>
          <wp:inline distT="0" distB="0" distL="0" distR="0">
            <wp:extent cx="2670048" cy="5078342"/>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arison of boxplots writability .eps"/>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72916" cy="5083796"/>
                    </a:xfrm>
                    <a:prstGeom prst="rect">
                      <a:avLst/>
                    </a:prstGeom>
                  </pic:spPr>
                </pic:pic>
              </a:graphicData>
            </a:graphic>
          </wp:inline>
        </w:drawing>
      </w:r>
    </w:p>
    <w:p w:rsidR="00BD1D8B" w:rsidRDefault="00364E31" w:rsidP="00364E31">
      <w:r w:rsidRPr="00364E31">
        <w:t>Judging from the boxplots showing writability most languages seem to have similar distributions except R and Java, which show lower range of scores. Non/new programmers score Java the lowest, which might be because Java’s I/O syntax is most different amongst all the languages. Other than that, no particular trend can be seen as the scores are across a wide range of values. Experienced programmers show strong liking towards Python and find R to least writable. Java, JavaScript, C++ and C have very similar distributions.</w:t>
      </w:r>
    </w:p>
    <w:p w:rsidR="00C9311E" w:rsidRDefault="00C9311E" w:rsidP="00364E31">
      <w:r>
        <w:rPr>
          <w:noProof/>
          <w:lang w:bidi="bn-BD"/>
        </w:rPr>
        <w:lastRenderedPageBreak/>
        <w:drawing>
          <wp:inline distT="0" distB="0" distL="0" distR="0">
            <wp:extent cx="5943600" cy="1891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plots comparison.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891030"/>
                    </a:xfrm>
                    <a:prstGeom prst="rect">
                      <a:avLst/>
                    </a:prstGeom>
                  </pic:spPr>
                </pic:pic>
              </a:graphicData>
            </a:graphic>
          </wp:inline>
        </w:drawing>
      </w:r>
    </w:p>
    <w:p w:rsidR="00C9311E" w:rsidRDefault="00C9311E" w:rsidP="00C9311E">
      <w:pPr>
        <w:pStyle w:val="BodyText"/>
        <w:rPr>
          <w:lang w:val="en-US"/>
        </w:rPr>
      </w:pPr>
      <w:r>
        <w:rPr>
          <w:lang w:val="en-US"/>
        </w:rPr>
        <w:t>In Fig.3, we have plotted the correlation between the scores of each language and compared the matrices between the new/non-programmer and experienced programmer categories. It can be seen that C and C++ are quite highly correlated, which is what we expected as C++ has been developed based on C. However, the correlation is not as strongly seen in experienced users, which farther confirms our deduction that there was bias in their opinions. It is safe to assume that programmers who have worked with C but not C++, or vice versa, do not find the two languages similar in terms of readability. New programmers also find R to be quite similar to Python and JavaScript, which is probably due to the fact that the code snippets of these languages had similar lengths and some syntax as well. No significant correlation can be seen in the scores obtained from experienced programmers.</w:t>
      </w:r>
    </w:p>
    <w:p w:rsidR="008948AE" w:rsidRDefault="008948AE" w:rsidP="008948AE">
      <w:pPr>
        <w:pStyle w:val="Heading2"/>
        <w:numPr>
          <w:ilvl w:val="1"/>
          <w:numId w:val="0"/>
        </w:numPr>
        <w:tabs>
          <w:tab w:val="num" w:pos="288"/>
        </w:tabs>
        <w:spacing w:before="120" w:after="60" w:line="240" w:lineRule="auto"/>
        <w:ind w:left="288" w:hanging="288"/>
      </w:pPr>
      <w:r>
        <w:t>Efficiency comparison results</w:t>
      </w:r>
    </w:p>
    <w:p w:rsidR="008948AE" w:rsidRDefault="008948AE" w:rsidP="008948AE">
      <w:pPr>
        <w:pStyle w:val="BodyText"/>
        <w:rPr>
          <w:lang w:val="en-US"/>
        </w:rPr>
      </w:pPr>
      <w:r>
        <w:rPr>
          <w:lang w:val="en-US"/>
        </w:rPr>
        <w:t xml:space="preserve">As mentioned before, two algorithms, bubble sorting and matrix multiplication, were coded in each language for the experimentation. The pseudocode of each program was kept as consistent as possible, to avoid timing differences due to difference in steps. Each experiment was repeated three times to reduce error in timing calculations. All the experiments were run on the same hardware to avoid hardware dependencies, and the specifications were: </w:t>
      </w:r>
      <w:r w:rsidRPr="005A17AC">
        <w:rPr>
          <w:lang w:val="en-US"/>
        </w:rPr>
        <w:t>Core i7-7700HQ</w:t>
      </w:r>
      <w:r>
        <w:rPr>
          <w:lang w:val="en-US"/>
        </w:rPr>
        <w:t xml:space="preserve"> processor and 16 GB RAM. Our threshold time was 2 hours due to t</w:t>
      </w:r>
    </w:p>
    <w:p w:rsidR="008948AE" w:rsidRDefault="008948AE" w:rsidP="008948AE">
      <w:pPr>
        <w:pStyle w:val="BodyText"/>
        <w:rPr>
          <w:lang w:val="en-US"/>
        </w:rPr>
      </w:pPr>
      <w:r>
        <w:rPr>
          <w:lang w:val="en-US"/>
        </w:rPr>
        <w:t>Bubble sort was first applied on 100,000 random numbers stored in a text file and the same process was repeated for 1000,000 numbers. The results are given below:</w:t>
      </w:r>
    </w:p>
    <w:p w:rsidR="008948AE" w:rsidRDefault="008948AE" w:rsidP="008948AE">
      <w:pPr>
        <w:pStyle w:val="tablehead"/>
      </w:pPr>
      <w:r>
        <w:t>Runtimes in seconds for each Bubble Sort experiment</w:t>
      </w:r>
    </w:p>
    <w:tbl>
      <w:tblPr>
        <w:tblStyle w:val="GridTable1Light"/>
        <w:tblW w:w="4840" w:type="dxa"/>
        <w:tblLayout w:type="fixed"/>
        <w:tblLook w:val="04A0" w:firstRow="1" w:lastRow="0" w:firstColumn="1" w:lastColumn="0" w:noHBand="0" w:noVBand="1"/>
      </w:tblPr>
      <w:tblGrid>
        <w:gridCol w:w="715"/>
        <w:gridCol w:w="630"/>
        <w:gridCol w:w="630"/>
        <w:gridCol w:w="540"/>
        <w:gridCol w:w="945"/>
        <w:gridCol w:w="690"/>
        <w:gridCol w:w="690"/>
      </w:tblGrid>
      <w:tr w:rsidR="008948AE" w:rsidRPr="00854DF1" w:rsidTr="00EE00C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dxa"/>
            <w:hideMark/>
          </w:tcPr>
          <w:p w:rsidR="008948AE" w:rsidRPr="00854DF1" w:rsidRDefault="008948AE" w:rsidP="00EE00C6">
            <w:pPr>
              <w:rPr>
                <w:rFonts w:ascii="Times New Roman" w:eastAsia="Times New Roman" w:hAnsi="Times New Roman" w:cs="Times New Roman"/>
                <w:sz w:val="14"/>
                <w:szCs w:val="14"/>
                <w:lang w:bidi="bn-BD"/>
              </w:rPr>
            </w:pPr>
          </w:p>
        </w:tc>
        <w:tc>
          <w:tcPr>
            <w:tcW w:w="63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63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54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945"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69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690" w:type="dxa"/>
          </w:tcPr>
          <w:p w:rsidR="008948AE" w:rsidRPr="004366C8" w:rsidRDefault="008948AE" w:rsidP="00EE00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8948AE" w:rsidRPr="00854DF1" w:rsidTr="00EE00C6">
        <w:trPr>
          <w:trHeight w:val="315"/>
        </w:trPr>
        <w:tc>
          <w:tcPr>
            <w:cnfStyle w:val="001000000000" w:firstRow="0" w:lastRow="0" w:firstColumn="1" w:lastColumn="0" w:oddVBand="0" w:evenVBand="0" w:oddHBand="0" w:evenHBand="0" w:firstRowFirstColumn="0" w:firstRowLastColumn="0" w:lastRowFirstColumn="0" w:lastRowLastColumn="0"/>
            <w:tcW w:w="715" w:type="dxa"/>
            <w:hideMark/>
          </w:tcPr>
          <w:p w:rsidR="008948AE" w:rsidRPr="00854DF1" w:rsidRDefault="008948AE" w:rsidP="00EE00C6">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63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63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54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945"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69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690"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8948AE" w:rsidRPr="00854DF1" w:rsidTr="00EE00C6">
        <w:trPr>
          <w:trHeight w:val="468"/>
        </w:trPr>
        <w:tc>
          <w:tcPr>
            <w:cnfStyle w:val="001000000000" w:firstRow="0" w:lastRow="0" w:firstColumn="1" w:lastColumn="0" w:oddVBand="0" w:evenVBand="0" w:oddHBand="0" w:evenHBand="0" w:firstRowFirstColumn="0" w:firstRowLastColumn="0" w:lastRowFirstColumn="0" w:lastRowLastColumn="0"/>
            <w:tcW w:w="715" w:type="dxa"/>
          </w:tcPr>
          <w:p w:rsidR="008948AE" w:rsidRPr="00854DF1" w:rsidRDefault="008948AE" w:rsidP="00EE00C6">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630" w:type="dxa"/>
          </w:tcPr>
          <w:p w:rsidR="008948AE" w:rsidRPr="004366C8"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630" w:type="dxa"/>
          </w:tcPr>
          <w:p w:rsidR="008948AE" w:rsidRPr="004366C8"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540" w:type="dxa"/>
          </w:tcPr>
          <w:p w:rsidR="008948AE" w:rsidRPr="004366C8"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945"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690"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690"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r>
    </w:tbl>
    <w:p w:rsidR="00612916" w:rsidRDefault="00612916" w:rsidP="00612916">
      <w:pPr>
        <w:pStyle w:val="BodyText"/>
        <w:rPr>
          <w:lang w:val="en-US"/>
        </w:rPr>
      </w:pPr>
      <w:proofErr w:type="gramStart"/>
      <w:r>
        <w:rPr>
          <w:lang w:val="en-US"/>
        </w:rPr>
        <w:t>were</w:t>
      </w:r>
      <w:proofErr w:type="gramEnd"/>
      <w:r>
        <w:rPr>
          <w:lang w:val="en-US"/>
        </w:rPr>
        <w:t xml:space="preserv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JavaScript was unable to finish both the experiments in 2 hours, whereas Python and R could not finish when 1000000 numbers used. </w:t>
      </w:r>
    </w:p>
    <w:p w:rsidR="00612916" w:rsidRDefault="00612916" w:rsidP="00612916">
      <w:pPr>
        <w:pStyle w:val="BodyText"/>
        <w:rPr>
          <w:lang w:val="en-US"/>
        </w:rPr>
      </w:pPr>
      <w:r>
        <w:rPr>
          <w:lang w:val="en-US"/>
        </w:rPr>
        <w:t>The matrix multiplication algorithm used was suitable for square matrices, hence a square matrix of 100 x 100 was made by reading 10000 numbers from a text file and storing it in 2 separate matrices to multiply them. The results for this experiment are given below.</w:t>
      </w:r>
    </w:p>
    <w:p w:rsidR="00612916" w:rsidRDefault="00612916" w:rsidP="00612916">
      <w:pPr>
        <w:pStyle w:val="tablehead"/>
      </w:pPr>
      <w:r w:rsidRPr="00DE6564">
        <w:t>RUNTIMES</w:t>
      </w:r>
      <w:r>
        <w:t xml:space="preserve"> IN SECONDS FOR Matrix multiplication</w:t>
      </w:r>
      <w:r w:rsidRPr="00DE6564">
        <w:t xml:space="preserve"> EXPERIMENT</w:t>
      </w:r>
    </w:p>
    <w:tbl>
      <w:tblPr>
        <w:tblW w:w="4850" w:type="dxa"/>
        <w:tblCellMar>
          <w:left w:w="0" w:type="dxa"/>
          <w:right w:w="0" w:type="dxa"/>
        </w:tblCellMar>
        <w:tblLook w:val="04A0" w:firstRow="1" w:lastRow="0" w:firstColumn="1" w:lastColumn="0" w:noHBand="0" w:noVBand="1"/>
      </w:tblPr>
      <w:tblGrid>
        <w:gridCol w:w="511"/>
        <w:gridCol w:w="519"/>
        <w:gridCol w:w="1054"/>
        <w:gridCol w:w="701"/>
        <w:gridCol w:w="701"/>
        <w:gridCol w:w="565"/>
        <w:gridCol w:w="799"/>
      </w:tblGrid>
      <w:tr w:rsidR="00612916" w:rsidRPr="008371B7" w:rsidTr="00EE00C6">
        <w:trPr>
          <w:trHeight w:val="315"/>
        </w:trPr>
        <w:tc>
          <w:tcPr>
            <w:tcW w:w="511" w:type="dxa"/>
            <w:tcBorders>
              <w:top w:val="single" w:sz="6" w:space="0" w:color="000000"/>
              <w:left w:val="single" w:sz="6" w:space="0" w:color="000000"/>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p>
        </w:tc>
        <w:tc>
          <w:tcPr>
            <w:tcW w:w="519"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1054"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701"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701"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565"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 w:type="auto"/>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Pr="008371B7">
              <w:rPr>
                <w:rFonts w:ascii="Arial" w:eastAsia="Times New Roman" w:hAnsi="Arial" w:cs="Arial"/>
                <w:b/>
                <w:bCs/>
                <w:sz w:val="14"/>
                <w:szCs w:val="14"/>
                <w:lang w:bidi="bn-BD"/>
              </w:rPr>
              <w:t>cript</w:t>
            </w:r>
          </w:p>
        </w:tc>
      </w:tr>
      <w:tr w:rsidR="00612916" w:rsidRPr="008371B7" w:rsidTr="00EE00C6">
        <w:trPr>
          <w:trHeight w:val="315"/>
        </w:trPr>
        <w:tc>
          <w:tcPr>
            <w:tcW w:w="511"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51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105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1.666</w:t>
            </w:r>
            <w:r w:rsidRPr="008371B7">
              <w:rPr>
                <w:rFonts w:ascii="Arial" w:eastAsia="Times New Roman" w:hAnsi="Arial" w:cs="Arial"/>
                <w:sz w:val="14"/>
                <w:szCs w:val="14"/>
                <w:lang w:bidi="bn-BD"/>
              </w:rPr>
              <w:t>7</w:t>
            </w:r>
          </w:p>
        </w:tc>
        <w:tc>
          <w:tcPr>
            <w:tcW w:w="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1.7</w:t>
            </w:r>
            <w:r w:rsidRPr="008371B7">
              <w:rPr>
                <w:rFonts w:ascii="Arial" w:eastAsia="Times New Roman" w:hAnsi="Arial" w:cs="Arial"/>
                <w:sz w:val="14"/>
                <w:szCs w:val="14"/>
                <w:lang w:bidi="bn-BD"/>
              </w:rPr>
              <w:t>667</w:t>
            </w:r>
          </w:p>
        </w:tc>
        <w:tc>
          <w:tcPr>
            <w:tcW w:w="56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gt;2 hours</w:t>
            </w:r>
            <w:r w:rsidRPr="008371B7">
              <w:rPr>
                <w:rFonts w:ascii="Arial" w:eastAsia="Times New Roman" w:hAnsi="Arial" w:cs="Arial"/>
                <w:sz w:val="14"/>
                <w:szCs w:val="14"/>
                <w:lang w:bidi="bn-BD"/>
              </w:rPr>
              <w:t>-</w:t>
            </w:r>
          </w:p>
        </w:tc>
      </w:tr>
    </w:tbl>
    <w:p w:rsidR="00612916" w:rsidRDefault="00612916" w:rsidP="00612916">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w:t>
      </w:r>
      <w:r>
        <w:rPr>
          <w:lang w:val="en-US"/>
        </w:rPr>
        <w:lastRenderedPageBreak/>
        <w:t xml:space="preserve">To read a file from the beginning again, the pointer needs to be manually relocated to the beginning of the file again. This is a reliability issue as most languages do not require this to be done manually, such as Python, R or even Java. Not resetting the pointer leads to garbage values. </w:t>
      </w:r>
    </w:p>
    <w:p w:rsidR="00612916" w:rsidRDefault="00612916" w:rsidP="00612916">
      <w:pPr>
        <w:pStyle w:val="BodyText"/>
        <w:rPr>
          <w:lang w:val="en-US"/>
        </w:rPr>
      </w:pPr>
      <w:r>
        <w:rPr>
          <w:lang w:val="en-US"/>
        </w:rPr>
        <w:t>Regardless of the reliability issues, from the runtimes it can be seen that C is clearly the fasted IF it can handle the operation. On the other hand, Python and JavaScript had much slower runtimes in both algorithms. Relating these findings to the previous findings that C is one of the least readable language (both theoretically and from the survey), and Python is one of the most readable language (both theoretically and from the survey), we would like to claim that greater readability does have a negative impact on efficiency of a programming language. Judging from the evidence so far, this is mostly due to the high level of abstraction and consequent distance of the code from the compiler level</w:t>
      </w:r>
    </w:p>
    <w:p w:rsidR="00612916" w:rsidRDefault="00612916" w:rsidP="00612916">
      <w:pPr>
        <w:pStyle w:val="BodyText"/>
        <w:rPr>
          <w:lang w:val="en-US"/>
        </w:rPr>
      </w:pPr>
    </w:p>
    <w:p w:rsidR="00EE00C6" w:rsidRDefault="00EE00C6" w:rsidP="00EE00C6">
      <w:pPr>
        <w:pStyle w:val="Heading1"/>
      </w:pPr>
      <w:r>
        <w:t>Discussion</w:t>
      </w:r>
    </w:p>
    <w:p w:rsidR="00EE00C6" w:rsidRDefault="00EE00C6" w:rsidP="00EE00C6">
      <w:pPr>
        <w:pStyle w:val="BodyText"/>
        <w:rPr>
          <w:lang w:val="en-US"/>
        </w:rPr>
      </w:pPr>
      <w:r>
        <w:rPr>
          <w:lang w:val="en-US"/>
        </w:rPr>
        <w:t>While this research was intended to compare six languages based on their readability, writability and reliability, it is in no way a complete study. It is important to define a mathematically sound methodology to properly assess these metrics, as they are quite subjective. Issues that were faced during this research included lack of resources, as not much work has been done on this topic. Hence, this is a field with potential that should be explored. We also faced hardware issues as much of the calculation is RAM dependent, which is why repeating the computationally intensive algorithms for bigger numbers was not possible. Finally, the scope of the survey was not wide enough to make a sold claim.</w:t>
      </w:r>
    </w:p>
    <w:p w:rsidR="00EE00C6" w:rsidRDefault="00EE00C6" w:rsidP="00EE00C6">
      <w:pPr>
        <w:pStyle w:val="Heading1"/>
      </w:pPr>
      <w:r>
        <w:t xml:space="preserve"> Conclusion</w:t>
      </w:r>
    </w:p>
    <w:p w:rsidR="00EE00C6" w:rsidRDefault="00EE00C6" w:rsidP="00EE00C6">
      <w:pPr>
        <w:pStyle w:val="BodyText"/>
        <w:rPr>
          <w:lang w:val="en-US"/>
        </w:rPr>
      </w:pPr>
      <w:r>
        <w:rPr>
          <w:lang w:val="en-US"/>
        </w:rPr>
        <w:t xml:space="preserve">In this research, six popular, mainstream </w:t>
      </w:r>
      <w:proofErr w:type="spellStart"/>
      <w:r>
        <w:rPr>
          <w:lang w:val="en-US"/>
        </w:rPr>
        <w:t>langauages</w:t>
      </w:r>
      <w:proofErr w:type="spellEnd"/>
      <w:r>
        <w:rPr>
          <w:lang w:val="en-US"/>
        </w:rPr>
        <w:t xml:space="preserve"> have been analyzed based on their readability, writability and reliability. According to our theoretical findings, Python a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It could be seen that, new/non-programmers chose Python and R as the more readable languages, while ranking Java, C++ and C as the least readable language, which supports our theoretical findings. We also found that there is a possible bias in experienced programmers to the language they’re most familiar or comfortable with, which is predictable yet interesting. Hence, based on readability and writability, Python is the winner in this research.</w:t>
      </w:r>
    </w:p>
    <w:p w:rsidR="00EE00C6" w:rsidRPr="005B520E" w:rsidRDefault="00EE00C6" w:rsidP="00EE00C6">
      <w:pPr>
        <w:pStyle w:val="BodyText"/>
      </w:pPr>
      <w:r>
        <w:rPr>
          <w:lang w:val="en-US"/>
        </w:rPr>
        <w:t>However, based on reliability, the only language in which we did not face any issue was Java. Java was able to complete all the experiments smoothly, and had no unpredicted issues that hampered our coding. This supports out theoretical findings well, hence according to this research, Java is the most reliable language amongst this six programming languages.</w:t>
      </w:r>
    </w:p>
    <w:p w:rsidR="00EE00C6" w:rsidRDefault="00EE00C6" w:rsidP="00EE00C6">
      <w:pPr>
        <w:pStyle w:val="Heading5"/>
      </w:pPr>
      <w:r w:rsidRPr="005B520E">
        <w:t>Acknowledgment</w:t>
      </w:r>
      <w:r>
        <w:t xml:space="preserve"> </w:t>
      </w:r>
      <w:r>
        <w:rPr>
          <w:i/>
          <w:iCs/>
        </w:rPr>
        <w:t>(</w:t>
      </w:r>
      <w:r w:rsidRPr="00651A08">
        <w:rPr>
          <w:i/>
          <w:iCs/>
          <w:smallCaps/>
        </w:rPr>
        <w:t>Heading 5</w:t>
      </w:r>
      <w:r>
        <w:rPr>
          <w:i/>
          <w:iCs/>
        </w:rPr>
        <w:t>)</w:t>
      </w:r>
    </w:p>
    <w:p w:rsidR="00EE00C6" w:rsidRPr="000B49EA" w:rsidRDefault="00EE00C6" w:rsidP="00EE00C6">
      <w:pPr>
        <w:pStyle w:val="BodyText"/>
        <w:rPr>
          <w:lang w:val="en-US"/>
        </w:rPr>
      </w:pPr>
      <w:r>
        <w:rPr>
          <w:lang w:val="en-US"/>
        </w:rPr>
        <w:t xml:space="preserve">We would like to thank our faculty supervisor, </w:t>
      </w:r>
      <w:r w:rsidRPr="000B49EA">
        <w:rPr>
          <w:lang w:val="en-US"/>
        </w:rPr>
        <w:t xml:space="preserve">Md. </w:t>
      </w:r>
      <w:proofErr w:type="spellStart"/>
      <w:r w:rsidRPr="000B49EA">
        <w:rPr>
          <w:lang w:val="en-US"/>
        </w:rPr>
        <w:t>Shahriar</w:t>
      </w:r>
      <w:proofErr w:type="spellEnd"/>
      <w:r w:rsidRPr="000B49EA">
        <w:rPr>
          <w:lang w:val="en-US"/>
        </w:rPr>
        <w:t xml:space="preserve"> Karim</w:t>
      </w:r>
      <w:r>
        <w:rPr>
          <w:lang w:val="en-US"/>
        </w:rPr>
        <w:t>, for his constant support and prompt feedback, and also for giving us the opportunity of doing this research.</w:t>
      </w:r>
    </w:p>
    <w:bookmarkStart w:id="0" w:name="_GoBack"/>
    <w:p w:rsidR="00BE2B7B" w:rsidRPr="00BE2B7B" w:rsidRDefault="00EE00C6" w:rsidP="00BE2B7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E2B7B" w:rsidRPr="00BE2B7B">
        <w:rPr>
          <w:rFonts w:ascii="Calibri" w:hAnsi="Calibri" w:cs="Calibri"/>
          <w:noProof/>
          <w:szCs w:val="24"/>
        </w:rPr>
        <w:t>[1]</w:t>
      </w:r>
      <w:r w:rsidR="00BE2B7B" w:rsidRPr="00BE2B7B">
        <w:rPr>
          <w:rFonts w:ascii="Calibri" w:hAnsi="Calibri" w:cs="Calibri"/>
          <w:noProof/>
          <w:szCs w:val="24"/>
        </w:rPr>
        <w:tab/>
        <w:t xml:space="preserve">R. W. Sebesta, </w:t>
      </w:r>
      <w:r w:rsidR="00BE2B7B" w:rsidRPr="00BE2B7B">
        <w:rPr>
          <w:rFonts w:ascii="Calibri" w:hAnsi="Calibri" w:cs="Calibri"/>
          <w:i/>
          <w:iCs/>
          <w:noProof/>
          <w:szCs w:val="24"/>
        </w:rPr>
        <w:t>Concepts of Programming languages ElEVENTH EdiTioN</w:t>
      </w:r>
      <w:r w:rsidR="00BE2B7B" w:rsidRPr="00BE2B7B">
        <w:rPr>
          <w:rFonts w:ascii="Calibri" w:hAnsi="Calibri" w:cs="Calibri"/>
          <w:noProof/>
          <w:szCs w:val="24"/>
        </w:rPr>
        <w:t>. .</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t>[2]</w:t>
      </w:r>
      <w:r w:rsidRPr="00BE2B7B">
        <w:rPr>
          <w:rFonts w:ascii="Calibri" w:hAnsi="Calibri" w:cs="Calibri"/>
          <w:noProof/>
          <w:szCs w:val="24"/>
        </w:rPr>
        <w:tab/>
        <w:t xml:space="preserve">R. Ihaka and R. Gentleman, “R: A Language for Data Analysis and Graphics,” </w:t>
      </w:r>
      <w:r w:rsidRPr="00BE2B7B">
        <w:rPr>
          <w:rFonts w:ascii="Calibri" w:hAnsi="Calibri" w:cs="Calibri"/>
          <w:i/>
          <w:iCs/>
          <w:noProof/>
          <w:szCs w:val="24"/>
        </w:rPr>
        <w:t>J. Comput. Graph. Stat.</w:t>
      </w:r>
      <w:r w:rsidRPr="00BE2B7B">
        <w:rPr>
          <w:rFonts w:ascii="Calibri" w:hAnsi="Calibri" w:cs="Calibri"/>
          <w:noProof/>
          <w:szCs w:val="24"/>
        </w:rPr>
        <w:t>, vol. 5, no. 3, pp. 299–314, 1996, doi: 10.1080/10618600.1996.10474713.</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t>[3]</w:t>
      </w:r>
      <w:r w:rsidRPr="00BE2B7B">
        <w:rPr>
          <w:rFonts w:ascii="Calibri" w:hAnsi="Calibri" w:cs="Calibri"/>
          <w:noProof/>
          <w:szCs w:val="24"/>
        </w:rPr>
        <w:tab/>
        <w:t xml:space="preserve">M. Fourment and M. R. Gillings, “A comparison of common programming languages used in bioinformatics,” </w:t>
      </w:r>
      <w:r w:rsidRPr="00BE2B7B">
        <w:rPr>
          <w:rFonts w:ascii="Calibri" w:hAnsi="Calibri" w:cs="Calibri"/>
          <w:i/>
          <w:iCs/>
          <w:noProof/>
          <w:szCs w:val="24"/>
        </w:rPr>
        <w:t>BMC Bioinformatics</w:t>
      </w:r>
      <w:r w:rsidRPr="00BE2B7B">
        <w:rPr>
          <w:rFonts w:ascii="Calibri" w:hAnsi="Calibri" w:cs="Calibri"/>
          <w:noProof/>
          <w:szCs w:val="24"/>
        </w:rPr>
        <w:t>, vol. 9, pp. 1–9, 2008, doi: 10.1186/1471-2105-9-82.</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t>[4]</w:t>
      </w:r>
      <w:r w:rsidRPr="00BE2B7B">
        <w:rPr>
          <w:rFonts w:ascii="Calibri" w:hAnsi="Calibri" w:cs="Calibri"/>
          <w:noProof/>
          <w:szCs w:val="24"/>
        </w:rPr>
        <w:tab/>
        <w:t xml:space="preserve">G. van Rossum, “Python tutorial, May 1995,” </w:t>
      </w:r>
      <w:r w:rsidRPr="00BE2B7B">
        <w:rPr>
          <w:rFonts w:ascii="Calibri" w:hAnsi="Calibri" w:cs="Calibri"/>
          <w:i/>
          <w:iCs/>
          <w:noProof/>
          <w:szCs w:val="24"/>
        </w:rPr>
        <w:t>CWI Rep. CS-R9526</w:t>
      </w:r>
      <w:r w:rsidRPr="00BE2B7B">
        <w:rPr>
          <w:rFonts w:ascii="Calibri" w:hAnsi="Calibri" w:cs="Calibri"/>
          <w:noProof/>
          <w:szCs w:val="24"/>
        </w:rPr>
        <w:t>, no. CS-R9526, pp. 1–65, 1995, [Online]. Available: http://oai.cwi.nl/oai/asset/5007/05007D.pdf.</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t>[5]</w:t>
      </w:r>
      <w:r w:rsidRPr="00BE2B7B">
        <w:rPr>
          <w:rFonts w:ascii="Calibri" w:hAnsi="Calibri" w:cs="Calibri"/>
          <w:noProof/>
          <w:szCs w:val="24"/>
        </w:rPr>
        <w:tab/>
        <w:t xml:space="preserve">M. S. Farooq, S. A. Khan, F. Ahmad, S. Islam, and A. Abid, “An evaluation framework and comparative analysis of the widely used first programming languages,” </w:t>
      </w:r>
      <w:r w:rsidRPr="00BE2B7B">
        <w:rPr>
          <w:rFonts w:ascii="Calibri" w:hAnsi="Calibri" w:cs="Calibri"/>
          <w:i/>
          <w:iCs/>
          <w:noProof/>
          <w:szCs w:val="24"/>
        </w:rPr>
        <w:t>PLoS One</w:t>
      </w:r>
      <w:r w:rsidRPr="00BE2B7B">
        <w:rPr>
          <w:rFonts w:ascii="Calibri" w:hAnsi="Calibri" w:cs="Calibri"/>
          <w:noProof/>
          <w:szCs w:val="24"/>
        </w:rPr>
        <w:t>, vol. 9, no. 2, pp. 1–25, 2014, doi: 10.1371/journal.pone.0088941.</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t>[6]</w:t>
      </w:r>
      <w:r w:rsidRPr="00BE2B7B">
        <w:rPr>
          <w:rFonts w:ascii="Calibri" w:hAnsi="Calibri" w:cs="Calibri"/>
          <w:noProof/>
          <w:szCs w:val="24"/>
        </w:rPr>
        <w:tab/>
        <w:t xml:space="preserve">P. Bhattacharya, “Assessing Programming Language Impact on Development and Maintenance : A Study on C and C ++ Categories and Subject Descriptors,” </w:t>
      </w:r>
      <w:r w:rsidRPr="00BE2B7B">
        <w:rPr>
          <w:rFonts w:ascii="Calibri" w:hAnsi="Calibri" w:cs="Calibri"/>
          <w:i/>
          <w:iCs/>
          <w:noProof/>
          <w:szCs w:val="24"/>
        </w:rPr>
        <w:t>Methodology</w:t>
      </w:r>
      <w:r w:rsidRPr="00BE2B7B">
        <w:rPr>
          <w:rFonts w:ascii="Calibri" w:hAnsi="Calibri" w:cs="Calibri"/>
          <w:noProof/>
          <w:szCs w:val="24"/>
        </w:rPr>
        <w:t>, no. 2, pp. 171–180.</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lastRenderedPageBreak/>
        <w:t>[7]</w:t>
      </w:r>
      <w:r w:rsidRPr="00BE2B7B">
        <w:rPr>
          <w:rFonts w:ascii="Calibri" w:hAnsi="Calibri" w:cs="Calibri"/>
          <w:noProof/>
          <w:szCs w:val="24"/>
        </w:rPr>
        <w:tab/>
        <w:t xml:space="preserve">D. Gries, “What should we teach in an introductory programming course?,” </w:t>
      </w:r>
      <w:r w:rsidRPr="00BE2B7B">
        <w:rPr>
          <w:rFonts w:ascii="Calibri" w:hAnsi="Calibri" w:cs="Calibri"/>
          <w:i/>
          <w:iCs/>
          <w:noProof/>
          <w:szCs w:val="24"/>
        </w:rPr>
        <w:t>Proc. 4th SIGCSE Tech. Symp. Comput. Sci. Educ. SIGCSE 1974</w:t>
      </w:r>
      <w:r w:rsidRPr="00BE2B7B">
        <w:rPr>
          <w:rFonts w:ascii="Calibri" w:hAnsi="Calibri" w:cs="Calibri"/>
          <w:noProof/>
          <w:szCs w:val="24"/>
        </w:rPr>
        <w:t>, pp. 81–89, 1974, doi: 10.1145/800183.810447.</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szCs w:val="24"/>
        </w:rPr>
      </w:pPr>
      <w:r w:rsidRPr="00BE2B7B">
        <w:rPr>
          <w:rFonts w:ascii="Calibri" w:hAnsi="Calibri" w:cs="Calibri"/>
          <w:noProof/>
          <w:szCs w:val="24"/>
        </w:rPr>
        <w:t>[8]</w:t>
      </w:r>
      <w:r w:rsidRPr="00BE2B7B">
        <w:rPr>
          <w:rFonts w:ascii="Calibri" w:hAnsi="Calibri" w:cs="Calibri"/>
          <w:noProof/>
          <w:szCs w:val="24"/>
        </w:rPr>
        <w:tab/>
        <w:t xml:space="preserve">J. D. Gannon and J. J. Horning, “Language Design for Programming Reliability,” </w:t>
      </w:r>
      <w:r w:rsidRPr="00BE2B7B">
        <w:rPr>
          <w:rFonts w:ascii="Calibri" w:hAnsi="Calibri" w:cs="Calibri"/>
          <w:i/>
          <w:iCs/>
          <w:noProof/>
          <w:szCs w:val="24"/>
        </w:rPr>
        <w:t>IEEE Trans. Softw. Eng.</w:t>
      </w:r>
      <w:r w:rsidRPr="00BE2B7B">
        <w:rPr>
          <w:rFonts w:ascii="Calibri" w:hAnsi="Calibri" w:cs="Calibri"/>
          <w:noProof/>
          <w:szCs w:val="24"/>
        </w:rPr>
        <w:t>, vol. SE-1, no. 2, pp. 179–191, 1975, doi: 10.1109/TSE.1975.6312838.</w:t>
      </w:r>
    </w:p>
    <w:p w:rsidR="00BE2B7B" w:rsidRPr="00BE2B7B" w:rsidRDefault="00BE2B7B" w:rsidP="00BE2B7B">
      <w:pPr>
        <w:widowControl w:val="0"/>
        <w:autoSpaceDE w:val="0"/>
        <w:autoSpaceDN w:val="0"/>
        <w:adjustRightInd w:val="0"/>
        <w:spacing w:line="240" w:lineRule="auto"/>
        <w:ind w:left="640" w:hanging="640"/>
        <w:rPr>
          <w:rFonts w:ascii="Calibri" w:hAnsi="Calibri" w:cs="Calibri"/>
          <w:noProof/>
        </w:rPr>
      </w:pPr>
      <w:r w:rsidRPr="00BE2B7B">
        <w:rPr>
          <w:rFonts w:ascii="Calibri" w:hAnsi="Calibri" w:cs="Calibri"/>
          <w:noProof/>
          <w:szCs w:val="24"/>
        </w:rPr>
        <w:t>[9]</w:t>
      </w:r>
      <w:r w:rsidRPr="00BE2B7B">
        <w:rPr>
          <w:rFonts w:ascii="Calibri" w:hAnsi="Calibri" w:cs="Calibri"/>
          <w:noProof/>
          <w:szCs w:val="24"/>
        </w:rPr>
        <w:tab/>
        <w:t xml:space="preserve">E. S. Raymond, “UNIX Philosophy,” </w:t>
      </w:r>
      <w:r w:rsidRPr="00BE2B7B">
        <w:rPr>
          <w:rFonts w:ascii="Calibri" w:hAnsi="Calibri" w:cs="Calibri"/>
          <w:i/>
          <w:iCs/>
          <w:noProof/>
          <w:szCs w:val="24"/>
        </w:rPr>
        <w:t>art UNIX Program.</w:t>
      </w:r>
      <w:r w:rsidRPr="00BE2B7B">
        <w:rPr>
          <w:rFonts w:ascii="Calibri" w:hAnsi="Calibri" w:cs="Calibri"/>
          <w:noProof/>
          <w:szCs w:val="24"/>
        </w:rPr>
        <w:t>, p. 560, 2003, [Online]. Available: http://portal.acm.org/citation.cfm?id=829549.</w:t>
      </w:r>
    </w:p>
    <w:p w:rsidR="00C9311E" w:rsidRPr="004B103F" w:rsidRDefault="00EE00C6" w:rsidP="00364E31">
      <w:r>
        <w:fldChar w:fldCharType="end"/>
      </w:r>
      <w:bookmarkEnd w:id="0"/>
    </w:p>
    <w:sectPr w:rsidR="00C9311E" w:rsidRPr="004B103F"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 w15:restartNumberingAfterBreak="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mwrAUAqpvMfiwAAAA="/>
  </w:docVars>
  <w:rsids>
    <w:rsidRoot w:val="000012A4"/>
    <w:rsid w:val="000012A4"/>
    <w:rsid w:val="0002493F"/>
    <w:rsid w:val="00062B2F"/>
    <w:rsid w:val="00067F8F"/>
    <w:rsid w:val="00074A87"/>
    <w:rsid w:val="00092629"/>
    <w:rsid w:val="000D51D0"/>
    <w:rsid w:val="000D744D"/>
    <w:rsid w:val="000E3308"/>
    <w:rsid w:val="000E33E4"/>
    <w:rsid w:val="0010333B"/>
    <w:rsid w:val="00110BEF"/>
    <w:rsid w:val="001142C5"/>
    <w:rsid w:val="00116312"/>
    <w:rsid w:val="001220B3"/>
    <w:rsid w:val="00133062"/>
    <w:rsid w:val="00135305"/>
    <w:rsid w:val="001364B4"/>
    <w:rsid w:val="00137704"/>
    <w:rsid w:val="001424C3"/>
    <w:rsid w:val="00153428"/>
    <w:rsid w:val="001569B4"/>
    <w:rsid w:val="00194E10"/>
    <w:rsid w:val="001A7CC4"/>
    <w:rsid w:val="001B1533"/>
    <w:rsid w:val="001B1885"/>
    <w:rsid w:val="001C1300"/>
    <w:rsid w:val="001D53E3"/>
    <w:rsid w:val="001D61C3"/>
    <w:rsid w:val="001F7425"/>
    <w:rsid w:val="00205696"/>
    <w:rsid w:val="00211A66"/>
    <w:rsid w:val="00211AFA"/>
    <w:rsid w:val="00224BBF"/>
    <w:rsid w:val="002343C9"/>
    <w:rsid w:val="00236BE5"/>
    <w:rsid w:val="002521D4"/>
    <w:rsid w:val="002575B9"/>
    <w:rsid w:val="002648E9"/>
    <w:rsid w:val="00276193"/>
    <w:rsid w:val="0029427A"/>
    <w:rsid w:val="002B4D26"/>
    <w:rsid w:val="002C51D6"/>
    <w:rsid w:val="002D2D3F"/>
    <w:rsid w:val="002E1392"/>
    <w:rsid w:val="002E4FCB"/>
    <w:rsid w:val="003108AC"/>
    <w:rsid w:val="0031142E"/>
    <w:rsid w:val="00331F33"/>
    <w:rsid w:val="00337217"/>
    <w:rsid w:val="00364E31"/>
    <w:rsid w:val="00365988"/>
    <w:rsid w:val="00374E8E"/>
    <w:rsid w:val="00374F24"/>
    <w:rsid w:val="00381F17"/>
    <w:rsid w:val="0038733E"/>
    <w:rsid w:val="00390C51"/>
    <w:rsid w:val="00392A36"/>
    <w:rsid w:val="003A0262"/>
    <w:rsid w:val="003A74D7"/>
    <w:rsid w:val="003B0840"/>
    <w:rsid w:val="003B0A70"/>
    <w:rsid w:val="003B503D"/>
    <w:rsid w:val="003B6AFD"/>
    <w:rsid w:val="003F51AF"/>
    <w:rsid w:val="004040BA"/>
    <w:rsid w:val="00406936"/>
    <w:rsid w:val="004130DE"/>
    <w:rsid w:val="0043681B"/>
    <w:rsid w:val="0044491E"/>
    <w:rsid w:val="00446C7E"/>
    <w:rsid w:val="00447C25"/>
    <w:rsid w:val="0045591D"/>
    <w:rsid w:val="0045628A"/>
    <w:rsid w:val="00457673"/>
    <w:rsid w:val="0046618C"/>
    <w:rsid w:val="00480D61"/>
    <w:rsid w:val="00485D5F"/>
    <w:rsid w:val="004A6669"/>
    <w:rsid w:val="004A6AB0"/>
    <w:rsid w:val="004B103F"/>
    <w:rsid w:val="004B3768"/>
    <w:rsid w:val="004C4E53"/>
    <w:rsid w:val="004D04EB"/>
    <w:rsid w:val="004D1C60"/>
    <w:rsid w:val="004E79A4"/>
    <w:rsid w:val="004F6FBB"/>
    <w:rsid w:val="00500C1E"/>
    <w:rsid w:val="00507534"/>
    <w:rsid w:val="00507E65"/>
    <w:rsid w:val="00512473"/>
    <w:rsid w:val="00513F19"/>
    <w:rsid w:val="00514784"/>
    <w:rsid w:val="00516B91"/>
    <w:rsid w:val="00520983"/>
    <w:rsid w:val="00531575"/>
    <w:rsid w:val="00531CEC"/>
    <w:rsid w:val="00532770"/>
    <w:rsid w:val="005362EF"/>
    <w:rsid w:val="00536412"/>
    <w:rsid w:val="00545348"/>
    <w:rsid w:val="0056419F"/>
    <w:rsid w:val="005644F6"/>
    <w:rsid w:val="00570C4B"/>
    <w:rsid w:val="00576CAA"/>
    <w:rsid w:val="00591319"/>
    <w:rsid w:val="005A4046"/>
    <w:rsid w:val="005A5D9F"/>
    <w:rsid w:val="005B050D"/>
    <w:rsid w:val="005B69A6"/>
    <w:rsid w:val="005C6ED1"/>
    <w:rsid w:val="005D7F6A"/>
    <w:rsid w:val="005E6DC9"/>
    <w:rsid w:val="005F062D"/>
    <w:rsid w:val="00603009"/>
    <w:rsid w:val="00610F81"/>
    <w:rsid w:val="00612916"/>
    <w:rsid w:val="00620133"/>
    <w:rsid w:val="00620139"/>
    <w:rsid w:val="00630B9E"/>
    <w:rsid w:val="006374CB"/>
    <w:rsid w:val="00644518"/>
    <w:rsid w:val="00644A29"/>
    <w:rsid w:val="006515C2"/>
    <w:rsid w:val="0065278F"/>
    <w:rsid w:val="0065765F"/>
    <w:rsid w:val="00662821"/>
    <w:rsid w:val="0067743B"/>
    <w:rsid w:val="00683D37"/>
    <w:rsid w:val="006A68CC"/>
    <w:rsid w:val="006B359A"/>
    <w:rsid w:val="006B56AB"/>
    <w:rsid w:val="006C57EF"/>
    <w:rsid w:val="006C597E"/>
    <w:rsid w:val="006D672D"/>
    <w:rsid w:val="006E0C35"/>
    <w:rsid w:val="006E448A"/>
    <w:rsid w:val="006F0E5D"/>
    <w:rsid w:val="006F45A9"/>
    <w:rsid w:val="00703DF1"/>
    <w:rsid w:val="00704B86"/>
    <w:rsid w:val="00717E07"/>
    <w:rsid w:val="00731B5C"/>
    <w:rsid w:val="00740E9E"/>
    <w:rsid w:val="00763AB8"/>
    <w:rsid w:val="007644BC"/>
    <w:rsid w:val="00770D92"/>
    <w:rsid w:val="00790858"/>
    <w:rsid w:val="00793F83"/>
    <w:rsid w:val="00794AEF"/>
    <w:rsid w:val="00796036"/>
    <w:rsid w:val="007A0DE7"/>
    <w:rsid w:val="007A5B4C"/>
    <w:rsid w:val="007B4D89"/>
    <w:rsid w:val="007C363D"/>
    <w:rsid w:val="007C6B23"/>
    <w:rsid w:val="007E2505"/>
    <w:rsid w:val="007E7C24"/>
    <w:rsid w:val="007F04B5"/>
    <w:rsid w:val="007F2555"/>
    <w:rsid w:val="007F2FDE"/>
    <w:rsid w:val="00801164"/>
    <w:rsid w:val="00802686"/>
    <w:rsid w:val="008175C6"/>
    <w:rsid w:val="008229BC"/>
    <w:rsid w:val="00822F36"/>
    <w:rsid w:val="00840177"/>
    <w:rsid w:val="008450CC"/>
    <w:rsid w:val="008617CB"/>
    <w:rsid w:val="00862662"/>
    <w:rsid w:val="00876B9E"/>
    <w:rsid w:val="00883F5D"/>
    <w:rsid w:val="008948AE"/>
    <w:rsid w:val="00897601"/>
    <w:rsid w:val="008A1905"/>
    <w:rsid w:val="008A52ED"/>
    <w:rsid w:val="008A79AC"/>
    <w:rsid w:val="008B1537"/>
    <w:rsid w:val="008B18B5"/>
    <w:rsid w:val="008B41EE"/>
    <w:rsid w:val="008C14F7"/>
    <w:rsid w:val="008E273F"/>
    <w:rsid w:val="008E6A77"/>
    <w:rsid w:val="008F2568"/>
    <w:rsid w:val="00901E8A"/>
    <w:rsid w:val="0091739B"/>
    <w:rsid w:val="009207C9"/>
    <w:rsid w:val="0092195B"/>
    <w:rsid w:val="00936137"/>
    <w:rsid w:val="0094561B"/>
    <w:rsid w:val="00964305"/>
    <w:rsid w:val="00965203"/>
    <w:rsid w:val="00967EB9"/>
    <w:rsid w:val="00970CB3"/>
    <w:rsid w:val="00972C14"/>
    <w:rsid w:val="009732CB"/>
    <w:rsid w:val="00973983"/>
    <w:rsid w:val="00973F2F"/>
    <w:rsid w:val="009953A7"/>
    <w:rsid w:val="009C0F96"/>
    <w:rsid w:val="009C193D"/>
    <w:rsid w:val="009D20F2"/>
    <w:rsid w:val="009E0593"/>
    <w:rsid w:val="009E1DB9"/>
    <w:rsid w:val="009F22C8"/>
    <w:rsid w:val="00A00962"/>
    <w:rsid w:val="00A04E59"/>
    <w:rsid w:val="00A059FB"/>
    <w:rsid w:val="00A14C1B"/>
    <w:rsid w:val="00A1727B"/>
    <w:rsid w:val="00A20580"/>
    <w:rsid w:val="00A23876"/>
    <w:rsid w:val="00A26A98"/>
    <w:rsid w:val="00A31EB1"/>
    <w:rsid w:val="00A36037"/>
    <w:rsid w:val="00A45B23"/>
    <w:rsid w:val="00A46E51"/>
    <w:rsid w:val="00A479CC"/>
    <w:rsid w:val="00A53D6E"/>
    <w:rsid w:val="00A547EF"/>
    <w:rsid w:val="00A663D4"/>
    <w:rsid w:val="00A7213E"/>
    <w:rsid w:val="00A80AF0"/>
    <w:rsid w:val="00A84AAD"/>
    <w:rsid w:val="00A95BAE"/>
    <w:rsid w:val="00AB510D"/>
    <w:rsid w:val="00AC774C"/>
    <w:rsid w:val="00AD1D6A"/>
    <w:rsid w:val="00AE1DDA"/>
    <w:rsid w:val="00AF465F"/>
    <w:rsid w:val="00AF4C91"/>
    <w:rsid w:val="00AF7858"/>
    <w:rsid w:val="00B0408B"/>
    <w:rsid w:val="00B12BBA"/>
    <w:rsid w:val="00B14A4A"/>
    <w:rsid w:val="00B15FAC"/>
    <w:rsid w:val="00B30F0D"/>
    <w:rsid w:val="00B32873"/>
    <w:rsid w:val="00B64EC5"/>
    <w:rsid w:val="00B84452"/>
    <w:rsid w:val="00B86EAB"/>
    <w:rsid w:val="00B92A7A"/>
    <w:rsid w:val="00B941C4"/>
    <w:rsid w:val="00BA3C2A"/>
    <w:rsid w:val="00BA42EA"/>
    <w:rsid w:val="00BB27B6"/>
    <w:rsid w:val="00BB56A9"/>
    <w:rsid w:val="00BD1D8B"/>
    <w:rsid w:val="00BE01EC"/>
    <w:rsid w:val="00BE03AE"/>
    <w:rsid w:val="00BE0DE1"/>
    <w:rsid w:val="00BE2491"/>
    <w:rsid w:val="00BE2B7B"/>
    <w:rsid w:val="00BE4595"/>
    <w:rsid w:val="00BF0614"/>
    <w:rsid w:val="00BF2871"/>
    <w:rsid w:val="00C013AC"/>
    <w:rsid w:val="00C05512"/>
    <w:rsid w:val="00C15A31"/>
    <w:rsid w:val="00C21B5D"/>
    <w:rsid w:val="00C272BD"/>
    <w:rsid w:val="00C34793"/>
    <w:rsid w:val="00C364D9"/>
    <w:rsid w:val="00C40C19"/>
    <w:rsid w:val="00C42CAF"/>
    <w:rsid w:val="00C436F3"/>
    <w:rsid w:val="00C628CC"/>
    <w:rsid w:val="00C642F3"/>
    <w:rsid w:val="00C65C11"/>
    <w:rsid w:val="00C72F4E"/>
    <w:rsid w:val="00C909AD"/>
    <w:rsid w:val="00C9311E"/>
    <w:rsid w:val="00C95AC3"/>
    <w:rsid w:val="00CA4066"/>
    <w:rsid w:val="00CA671E"/>
    <w:rsid w:val="00CB454C"/>
    <w:rsid w:val="00CD33D2"/>
    <w:rsid w:val="00CD6F41"/>
    <w:rsid w:val="00CD77CE"/>
    <w:rsid w:val="00CE3071"/>
    <w:rsid w:val="00CF705A"/>
    <w:rsid w:val="00CF756E"/>
    <w:rsid w:val="00D1325B"/>
    <w:rsid w:val="00D236D3"/>
    <w:rsid w:val="00D238EE"/>
    <w:rsid w:val="00D2556C"/>
    <w:rsid w:val="00D31A32"/>
    <w:rsid w:val="00D441DF"/>
    <w:rsid w:val="00D55B25"/>
    <w:rsid w:val="00D6438F"/>
    <w:rsid w:val="00D73FB4"/>
    <w:rsid w:val="00D83860"/>
    <w:rsid w:val="00D83FB0"/>
    <w:rsid w:val="00DA1FD2"/>
    <w:rsid w:val="00DA54EB"/>
    <w:rsid w:val="00DC03C7"/>
    <w:rsid w:val="00DC4202"/>
    <w:rsid w:val="00DD1104"/>
    <w:rsid w:val="00DD7EB7"/>
    <w:rsid w:val="00DE5A3E"/>
    <w:rsid w:val="00DF25A0"/>
    <w:rsid w:val="00DF71F2"/>
    <w:rsid w:val="00E02547"/>
    <w:rsid w:val="00E115DB"/>
    <w:rsid w:val="00E1209B"/>
    <w:rsid w:val="00E154DF"/>
    <w:rsid w:val="00E2449E"/>
    <w:rsid w:val="00E35115"/>
    <w:rsid w:val="00E51BCB"/>
    <w:rsid w:val="00E61E08"/>
    <w:rsid w:val="00E75585"/>
    <w:rsid w:val="00E75CFE"/>
    <w:rsid w:val="00E81795"/>
    <w:rsid w:val="00E838B0"/>
    <w:rsid w:val="00EC2F27"/>
    <w:rsid w:val="00EC4C11"/>
    <w:rsid w:val="00EC51A7"/>
    <w:rsid w:val="00ED03E3"/>
    <w:rsid w:val="00ED5002"/>
    <w:rsid w:val="00EE00C6"/>
    <w:rsid w:val="00EF630B"/>
    <w:rsid w:val="00F10F43"/>
    <w:rsid w:val="00F13293"/>
    <w:rsid w:val="00F1527A"/>
    <w:rsid w:val="00F23667"/>
    <w:rsid w:val="00F24965"/>
    <w:rsid w:val="00F3489F"/>
    <w:rsid w:val="00F44060"/>
    <w:rsid w:val="00F46FFE"/>
    <w:rsid w:val="00F47512"/>
    <w:rsid w:val="00F51487"/>
    <w:rsid w:val="00F6163E"/>
    <w:rsid w:val="00F81087"/>
    <w:rsid w:val="00F821AC"/>
    <w:rsid w:val="00F865D7"/>
    <w:rsid w:val="00F94DE9"/>
    <w:rsid w:val="00FA367E"/>
    <w:rsid w:val="00FB11F7"/>
    <w:rsid w:val="00FB22C7"/>
    <w:rsid w:val="00FB3B30"/>
    <w:rsid w:val="00FB550A"/>
    <w:rsid w:val="00FC77AF"/>
    <w:rsid w:val="00FD5B64"/>
    <w:rsid w:val="00FE6A1D"/>
    <w:rsid w:val="00FF2B03"/>
    <w:rsid w:val="00FF4ECE"/>
    <w:rsid w:val="00FF56A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7F453"/>
  <w15:chartTrackingRefBased/>
  <w15:docId w15:val="{9322DF88-3629-4DAC-BD7F-C9B7469F1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A1D"/>
    <w:rPr>
      <w:sz w:val="20"/>
    </w:rPr>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45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EE00C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 w:type="character" w:customStyle="1" w:styleId="Heading3Char">
    <w:name w:val="Heading 3 Char"/>
    <w:basedOn w:val="DefaultParagraphFont"/>
    <w:link w:val="Heading3"/>
    <w:uiPriority w:val="9"/>
    <w:rsid w:val="006F45A9"/>
    <w:rPr>
      <w:rFonts w:asciiTheme="majorHAnsi" w:eastAsiaTheme="majorEastAsia" w:hAnsiTheme="majorHAnsi" w:cstheme="majorBidi"/>
      <w:color w:val="1F4D78" w:themeColor="accent1" w:themeShade="7F"/>
      <w:sz w:val="24"/>
      <w:szCs w:val="24"/>
    </w:rPr>
  </w:style>
  <w:style w:type="table" w:styleId="GridTable1Light">
    <w:name w:val="Grid Table 1 Light"/>
    <w:basedOn w:val="TableNormal"/>
    <w:uiPriority w:val="46"/>
    <w:rsid w:val="00B0408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547EF"/>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rsid w:val="00C9311E"/>
    <w:pPr>
      <w:tabs>
        <w:tab w:val="left" w:pos="288"/>
      </w:tabs>
      <w:spacing w:after="120" w:line="228" w:lineRule="auto"/>
      <w:ind w:firstLine="288"/>
      <w:jc w:val="both"/>
    </w:pPr>
    <w:rPr>
      <w:rFonts w:ascii="Times New Roman" w:eastAsia="SimSun" w:hAnsi="Times New Roman" w:cs="Times New Roman"/>
      <w:spacing w:val="-1"/>
      <w:szCs w:val="20"/>
      <w:lang w:val="x-none" w:eastAsia="x-none"/>
    </w:rPr>
  </w:style>
  <w:style w:type="character" w:customStyle="1" w:styleId="BodyTextChar">
    <w:name w:val="Body Text Char"/>
    <w:basedOn w:val="DefaultParagraphFont"/>
    <w:link w:val="BodyText"/>
    <w:rsid w:val="00C9311E"/>
    <w:rPr>
      <w:rFonts w:ascii="Times New Roman" w:eastAsia="SimSun" w:hAnsi="Times New Roman" w:cs="Times New Roman"/>
      <w:spacing w:val="-1"/>
      <w:sz w:val="20"/>
      <w:szCs w:val="20"/>
      <w:lang w:val="x-none" w:eastAsia="x-none"/>
    </w:rPr>
  </w:style>
  <w:style w:type="paragraph" w:customStyle="1" w:styleId="tablehead">
    <w:name w:val="table head"/>
    <w:rsid w:val="008948AE"/>
    <w:pPr>
      <w:numPr>
        <w:numId w:val="2"/>
      </w:numPr>
      <w:spacing w:before="240" w:after="120" w:line="216" w:lineRule="auto"/>
      <w:jc w:val="center"/>
    </w:pPr>
    <w:rPr>
      <w:rFonts w:ascii="Times New Roman" w:eastAsia="SimSun" w:hAnsi="Times New Roman" w:cs="Times New Roman"/>
      <w:smallCaps/>
      <w:noProof/>
      <w:sz w:val="16"/>
      <w:szCs w:val="16"/>
    </w:rPr>
  </w:style>
  <w:style w:type="character" w:customStyle="1" w:styleId="Heading5Char">
    <w:name w:val="Heading 5 Char"/>
    <w:basedOn w:val="DefaultParagraphFont"/>
    <w:link w:val="Heading5"/>
    <w:uiPriority w:val="9"/>
    <w:semiHidden/>
    <w:rsid w:val="00EE00C6"/>
    <w:rPr>
      <w:rFonts w:asciiTheme="majorHAnsi" w:eastAsiaTheme="majorEastAsia" w:hAnsiTheme="majorHAnsi" w:cstheme="majorBidi"/>
      <w:color w:val="2E74B5" w:themeColor="accent1" w:themeShade="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940884">
      <w:bodyDiv w:val="1"/>
      <w:marLeft w:val="0"/>
      <w:marRight w:val="0"/>
      <w:marTop w:val="0"/>
      <w:marBottom w:val="0"/>
      <w:divBdr>
        <w:top w:val="none" w:sz="0" w:space="0" w:color="auto"/>
        <w:left w:val="none" w:sz="0" w:space="0" w:color="auto"/>
        <w:bottom w:val="none" w:sz="0" w:space="0" w:color="auto"/>
        <w:right w:val="none" w:sz="0" w:space="0" w:color="auto"/>
      </w:divBdr>
    </w:div>
    <w:div w:id="544218022">
      <w:bodyDiv w:val="1"/>
      <w:marLeft w:val="0"/>
      <w:marRight w:val="0"/>
      <w:marTop w:val="0"/>
      <w:marBottom w:val="0"/>
      <w:divBdr>
        <w:top w:val="none" w:sz="0" w:space="0" w:color="auto"/>
        <w:left w:val="none" w:sz="0" w:space="0" w:color="auto"/>
        <w:bottom w:val="none" w:sz="0" w:space="0" w:color="auto"/>
        <w:right w:val="none" w:sz="0" w:space="0" w:color="auto"/>
      </w:divBdr>
    </w:div>
    <w:div w:id="1750731062">
      <w:bodyDiv w:val="1"/>
      <w:marLeft w:val="0"/>
      <w:marRight w:val="0"/>
      <w:marTop w:val="0"/>
      <w:marBottom w:val="0"/>
      <w:divBdr>
        <w:top w:val="none" w:sz="0" w:space="0" w:color="auto"/>
        <w:left w:val="none" w:sz="0" w:space="0" w:color="auto"/>
        <w:bottom w:val="none" w:sz="0" w:space="0" w:color="auto"/>
        <w:right w:val="none" w:sz="0" w:space="0" w:color="auto"/>
      </w:divBdr>
    </w:div>
    <w:div w:id="1778519992">
      <w:bodyDiv w:val="1"/>
      <w:marLeft w:val="0"/>
      <w:marRight w:val="0"/>
      <w:marTop w:val="0"/>
      <w:marBottom w:val="0"/>
      <w:divBdr>
        <w:top w:val="none" w:sz="0" w:space="0" w:color="auto"/>
        <w:left w:val="none" w:sz="0" w:space="0" w:color="auto"/>
        <w:bottom w:val="none" w:sz="0" w:space="0" w:color="auto"/>
        <w:right w:val="none" w:sz="0" w:space="0" w:color="auto"/>
      </w:divBdr>
      <w:divsChild>
        <w:div w:id="1182008223">
          <w:marLeft w:val="-1380"/>
          <w:marRight w:val="0"/>
          <w:marTop w:val="0"/>
          <w:marBottom w:val="0"/>
          <w:divBdr>
            <w:top w:val="none" w:sz="0" w:space="0" w:color="auto"/>
            <w:left w:val="none" w:sz="0" w:space="0" w:color="auto"/>
            <w:bottom w:val="none" w:sz="0" w:space="0" w:color="auto"/>
            <w:right w:val="none" w:sz="0" w:space="0" w:color="auto"/>
          </w:divBdr>
        </w:div>
        <w:div w:id="1207833816">
          <w:marLeft w:val="-1380"/>
          <w:marRight w:val="0"/>
          <w:marTop w:val="0"/>
          <w:marBottom w:val="0"/>
          <w:divBdr>
            <w:top w:val="none" w:sz="0" w:space="0" w:color="auto"/>
            <w:left w:val="none" w:sz="0" w:space="0" w:color="auto"/>
            <w:bottom w:val="none" w:sz="0" w:space="0" w:color="auto"/>
            <w:right w:val="none" w:sz="0" w:space="0" w:color="auto"/>
          </w:divBdr>
        </w:div>
        <w:div w:id="1932858011">
          <w:marLeft w:val="-13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3" Type="http://schemas.openxmlformats.org/officeDocument/2006/relationships/styles" Target="styles.xml"/><Relationship Id="rId7"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5EE6A-3F37-4F4C-85E8-E27FD1ECD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TotalTime>
  <Pages>17</Pages>
  <Words>18955</Words>
  <Characters>108050</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6</cp:revision>
  <dcterms:created xsi:type="dcterms:W3CDTF">2021-01-18T15:01:00Z</dcterms:created>
  <dcterms:modified xsi:type="dcterms:W3CDTF">2021-01-2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